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lang w:val="en-GB"/>
        </w:rPr>
        <w:id w:val="-546147887"/>
        <w:docPartObj>
          <w:docPartGallery w:val="Cover Pages"/>
          <w:docPartUnique/>
        </w:docPartObj>
      </w:sdtPr>
      <w:sdtEndPr>
        <w:rPr>
          <w:noProof/>
        </w:rPr>
      </w:sdtEndPr>
      <w:sdtContent>
        <w:p w14:paraId="6F6D6E15" w14:textId="77777777" w:rsidR="000C28F5" w:rsidRPr="00543AB1" w:rsidRDefault="008330BE">
          <w:pPr>
            <w:rPr>
              <w:lang w:val="en-GB"/>
            </w:rPr>
          </w:pPr>
          <w:r w:rsidRPr="00543AB1">
            <w:rPr>
              <w:noProof/>
              <w:lang w:val="en-GB"/>
            </w:rPr>
            <w:drawing>
              <wp:anchor distT="0" distB="0" distL="114300" distR="114300" simplePos="0" relativeHeight="251625472" behindDoc="0" locked="0" layoutInCell="1" allowOverlap="1" wp14:anchorId="498F7856" wp14:editId="20086172">
                <wp:simplePos x="0" y="0"/>
                <wp:positionH relativeFrom="margin">
                  <wp:align>right</wp:align>
                </wp:positionH>
                <wp:positionV relativeFrom="paragraph">
                  <wp:posOffset>0</wp:posOffset>
                </wp:positionV>
                <wp:extent cx="1837690" cy="1085850"/>
                <wp:effectExtent l="0" t="0" r="0" b="0"/>
                <wp:wrapTopAndBottom/>
                <wp:docPr id="2" name="Billede 2" descr="https://www.ucn.dk/Files/Billeder/ucn/Om-UCN/Presse/UCN-hovedlogo-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www.ucn.dk/Files/Billeder/ucn/Om-UCN/Presse/UCN-hovedlogo-P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37690" cy="108585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pPr w:leftFromText="187" w:rightFromText="187" w:horzAnchor="margin" w:tblpXSpec="center" w:tblpY="2881"/>
            <w:tblW w:w="4450" w:type="pct"/>
            <w:tblBorders>
              <w:left w:val="single" w:sz="12" w:space="0" w:color="4472C4" w:themeColor="accent1"/>
            </w:tblBorders>
            <w:tblCellMar>
              <w:left w:w="144" w:type="dxa"/>
              <w:right w:w="115" w:type="dxa"/>
            </w:tblCellMar>
            <w:tblLook w:val="04A0" w:firstRow="1" w:lastRow="0" w:firstColumn="1" w:lastColumn="0" w:noHBand="0" w:noVBand="1"/>
          </w:tblPr>
          <w:tblGrid>
            <w:gridCol w:w="8564"/>
          </w:tblGrid>
          <w:tr w:rsidR="000C28F5" w:rsidRPr="00543AB1" w14:paraId="2F56045E" w14:textId="77777777" w:rsidTr="0070163A">
            <w:sdt>
              <w:sdtPr>
                <w:rPr>
                  <w:i/>
                  <w:color w:val="2F5496" w:themeColor="accent1" w:themeShade="BF"/>
                  <w:sz w:val="24"/>
                  <w:szCs w:val="24"/>
                  <w:lang w:val="en-GB"/>
                </w:rPr>
                <w:alias w:val="Firma"/>
                <w:id w:val="13406915"/>
                <w:placeholder>
                  <w:docPart w:val="46DA0C716C5B4BFAAF81D67461BF67BB"/>
                </w:placeholder>
                <w:dataBinding w:prefixMappings="xmlns:ns0='http://schemas.openxmlformats.org/officeDocument/2006/extended-properties'" w:xpath="/ns0:Properties[1]/ns0:Company[1]" w:storeItemID="{6668398D-A668-4E3E-A5EB-62B293D839F1}"/>
                <w:text/>
              </w:sdtPr>
              <w:sdtEndPr/>
              <w:sdtContent>
                <w:tc>
                  <w:tcPr>
                    <w:tcW w:w="8564" w:type="dxa"/>
                    <w:tcMar>
                      <w:top w:w="216" w:type="dxa"/>
                      <w:left w:w="115" w:type="dxa"/>
                      <w:bottom w:w="216" w:type="dxa"/>
                      <w:right w:w="115" w:type="dxa"/>
                    </w:tcMar>
                  </w:tcPr>
                  <w:p w14:paraId="54252053" w14:textId="7F96BAB5" w:rsidR="000C28F5" w:rsidRPr="00543AB1" w:rsidRDefault="008330BE">
                    <w:pPr>
                      <w:pStyle w:val="NoSpacing"/>
                      <w:rPr>
                        <w:color w:val="2F5496" w:themeColor="accent1" w:themeShade="BF"/>
                        <w:sz w:val="24"/>
                        <w:lang w:val="en-GB"/>
                      </w:rPr>
                    </w:pPr>
                    <w:r w:rsidRPr="00543AB1">
                      <w:rPr>
                        <w:i/>
                        <w:color w:val="2F5496" w:themeColor="accent1" w:themeShade="BF"/>
                        <w:sz w:val="24"/>
                        <w:szCs w:val="24"/>
                        <w:lang w:val="en-GB"/>
                      </w:rPr>
                      <w:t>UCN</w:t>
                    </w:r>
                    <w:r w:rsidR="00543AB1">
                      <w:rPr>
                        <w:i/>
                        <w:color w:val="2F5496" w:themeColor="accent1" w:themeShade="BF"/>
                        <w:sz w:val="24"/>
                        <w:szCs w:val="24"/>
                        <w:lang w:val="en-GB"/>
                      </w:rPr>
                      <w:t>, University College of Northern Denmark</w:t>
                    </w:r>
                    <w:r w:rsidR="0070163A" w:rsidRPr="00543AB1">
                      <w:rPr>
                        <w:i/>
                        <w:color w:val="2F5496" w:themeColor="accent1" w:themeShade="BF"/>
                        <w:sz w:val="24"/>
                        <w:szCs w:val="24"/>
                        <w:lang w:val="en-GB"/>
                      </w:rPr>
                      <w:t xml:space="preserve">                                                         </w:t>
                    </w:r>
                    <w:r w:rsidR="005B0200" w:rsidRPr="00543AB1">
                      <w:rPr>
                        <w:i/>
                        <w:color w:val="2F5496" w:themeColor="accent1" w:themeShade="BF"/>
                        <w:sz w:val="24"/>
                        <w:szCs w:val="24"/>
                        <w:lang w:val="en-GB"/>
                      </w:rPr>
                      <w:t xml:space="preserve">               IT</w:t>
                    </w:r>
                    <w:r w:rsidR="000A1477" w:rsidRPr="00543AB1">
                      <w:rPr>
                        <w:i/>
                        <w:color w:val="2F5496" w:themeColor="accent1" w:themeShade="BF"/>
                        <w:sz w:val="24"/>
                        <w:szCs w:val="24"/>
                        <w:lang w:val="en-GB"/>
                      </w:rPr>
                      <w:t>-</w:t>
                    </w:r>
                    <w:r w:rsidR="00543AB1">
                      <w:rPr>
                        <w:i/>
                        <w:color w:val="2F5496" w:themeColor="accent1" w:themeShade="BF"/>
                        <w:sz w:val="24"/>
                        <w:szCs w:val="24"/>
                        <w:lang w:val="en-GB"/>
                      </w:rPr>
                      <w:t xml:space="preserve">Programme           </w:t>
                    </w:r>
                    <w:r w:rsidR="0070163A" w:rsidRPr="00543AB1">
                      <w:rPr>
                        <w:i/>
                        <w:color w:val="2F5496" w:themeColor="accent1" w:themeShade="BF"/>
                        <w:sz w:val="24"/>
                        <w:szCs w:val="24"/>
                        <w:lang w:val="en-GB"/>
                      </w:rPr>
                      <w:t xml:space="preserve">                         </w:t>
                    </w:r>
                    <w:r w:rsidR="00543AB1">
                      <w:rPr>
                        <w:i/>
                        <w:color w:val="2F5496" w:themeColor="accent1" w:themeShade="BF"/>
                        <w:sz w:val="24"/>
                        <w:szCs w:val="24"/>
                        <w:lang w:val="en-GB"/>
                      </w:rPr>
                      <w:t xml:space="preserve">            </w:t>
                    </w:r>
                    <w:r w:rsidR="0070163A" w:rsidRPr="00543AB1">
                      <w:rPr>
                        <w:i/>
                        <w:color w:val="2F5496" w:themeColor="accent1" w:themeShade="BF"/>
                        <w:sz w:val="24"/>
                        <w:szCs w:val="24"/>
                        <w:lang w:val="en-GB"/>
                      </w:rPr>
                      <w:t xml:space="preserve">                                                        </w:t>
                    </w:r>
                    <w:r w:rsidR="005B0200" w:rsidRPr="00543AB1">
                      <w:rPr>
                        <w:i/>
                        <w:color w:val="2F5496" w:themeColor="accent1" w:themeShade="BF"/>
                        <w:sz w:val="24"/>
                        <w:szCs w:val="24"/>
                        <w:lang w:val="en-GB"/>
                      </w:rPr>
                      <w:t xml:space="preserve">                   </w:t>
                    </w:r>
                    <w:r w:rsidR="00543AB1">
                      <w:rPr>
                        <w:i/>
                        <w:color w:val="2F5496" w:themeColor="accent1" w:themeShade="BF"/>
                        <w:sz w:val="24"/>
                        <w:szCs w:val="24"/>
                        <w:lang w:val="en-GB"/>
                      </w:rPr>
                      <w:t>AP Degree in Computer Science</w:t>
                    </w:r>
                    <w:r w:rsidR="0070163A" w:rsidRPr="00543AB1">
                      <w:rPr>
                        <w:i/>
                        <w:color w:val="2F5496" w:themeColor="accent1" w:themeShade="BF"/>
                        <w:sz w:val="24"/>
                        <w:szCs w:val="24"/>
                        <w:lang w:val="en-GB"/>
                      </w:rPr>
                      <w:t xml:space="preserve">                                                                                                 </w:t>
                    </w:r>
                    <w:r w:rsidR="00411190" w:rsidRPr="00543AB1">
                      <w:rPr>
                        <w:i/>
                        <w:color w:val="2F5496" w:themeColor="accent1" w:themeShade="BF"/>
                        <w:sz w:val="24"/>
                        <w:szCs w:val="24"/>
                        <w:lang w:val="en-GB"/>
                      </w:rPr>
                      <w:t>&lt;&lt;</w:t>
                    </w:r>
                    <w:r w:rsidR="00543AB1">
                      <w:rPr>
                        <w:i/>
                        <w:color w:val="2F5496" w:themeColor="accent1" w:themeShade="BF"/>
                        <w:sz w:val="24"/>
                        <w:szCs w:val="24"/>
                        <w:lang w:val="en-GB"/>
                      </w:rPr>
                      <w:t>class</w:t>
                    </w:r>
                    <w:r w:rsidR="00411190" w:rsidRPr="00543AB1">
                      <w:rPr>
                        <w:i/>
                        <w:color w:val="2F5496" w:themeColor="accent1" w:themeShade="BF"/>
                        <w:sz w:val="24"/>
                        <w:szCs w:val="24"/>
                        <w:lang w:val="en-GB"/>
                      </w:rPr>
                      <w:t>&gt;&gt;</w:t>
                    </w:r>
                  </w:p>
                </w:tc>
              </w:sdtContent>
            </w:sdt>
          </w:tr>
          <w:tr w:rsidR="000C28F5" w:rsidRPr="00543AB1" w14:paraId="195D64D2" w14:textId="77777777" w:rsidTr="0070163A">
            <w:tc>
              <w:tcPr>
                <w:tcW w:w="8564" w:type="dxa"/>
              </w:tcPr>
              <w:sdt>
                <w:sdtPr>
                  <w:rPr>
                    <w:rFonts w:asciiTheme="majorHAnsi" w:eastAsiaTheme="majorEastAsia" w:hAnsiTheme="majorHAnsi" w:cstheme="majorBidi"/>
                    <w:color w:val="4472C4" w:themeColor="accent1"/>
                    <w:sz w:val="88"/>
                    <w:szCs w:val="88"/>
                    <w:lang w:val="en-GB"/>
                  </w:rPr>
                  <w:alias w:val="Titel"/>
                  <w:id w:val="13406919"/>
                  <w:placeholder>
                    <w:docPart w:val="DDB17E03F8014276A997439B9B4A9D21"/>
                  </w:placeholder>
                  <w:dataBinding w:prefixMappings="xmlns:ns0='http://schemas.openxmlformats.org/package/2006/metadata/core-properties' xmlns:ns1='http://purl.org/dc/elements/1.1/'" w:xpath="/ns0:coreProperties[1]/ns1:title[1]" w:storeItemID="{6C3C8BC8-F283-45AE-878A-BAB7291924A1}"/>
                  <w:text/>
                </w:sdtPr>
                <w:sdtEndPr/>
                <w:sdtContent>
                  <w:p w14:paraId="11F2596D" w14:textId="3A0BCFDD" w:rsidR="000C28F5" w:rsidRPr="00543AB1" w:rsidRDefault="00543AB1">
                    <w:pPr>
                      <w:pStyle w:val="NoSpacing"/>
                      <w:spacing w:line="216" w:lineRule="auto"/>
                      <w:rPr>
                        <w:rFonts w:asciiTheme="majorHAnsi" w:eastAsiaTheme="majorEastAsia" w:hAnsiTheme="majorHAnsi" w:cstheme="majorBidi"/>
                        <w:color w:val="4472C4" w:themeColor="accent1"/>
                        <w:sz w:val="88"/>
                        <w:szCs w:val="88"/>
                        <w:lang w:val="en-GB"/>
                      </w:rPr>
                    </w:pPr>
                    <w:r>
                      <w:rPr>
                        <w:rFonts w:asciiTheme="majorHAnsi" w:eastAsiaTheme="majorEastAsia" w:hAnsiTheme="majorHAnsi" w:cstheme="majorBidi"/>
                        <w:color w:val="4472C4" w:themeColor="accent1"/>
                        <w:sz w:val="88"/>
                        <w:szCs w:val="88"/>
                        <w:lang w:val="en-GB"/>
                      </w:rPr>
                      <w:t>Example</w:t>
                    </w:r>
                    <w:r w:rsidR="008904C0" w:rsidRPr="00543AB1">
                      <w:rPr>
                        <w:rFonts w:asciiTheme="majorHAnsi" w:eastAsiaTheme="majorEastAsia" w:hAnsiTheme="majorHAnsi" w:cstheme="majorBidi"/>
                        <w:color w:val="4472C4" w:themeColor="accent1"/>
                        <w:sz w:val="88"/>
                        <w:szCs w:val="88"/>
                        <w:lang w:val="en-GB"/>
                      </w:rPr>
                      <w:t>-</w:t>
                    </w:r>
                    <w:r>
                      <w:rPr>
                        <w:rFonts w:asciiTheme="majorHAnsi" w:eastAsiaTheme="majorEastAsia" w:hAnsiTheme="majorHAnsi" w:cstheme="majorBidi"/>
                        <w:color w:val="4472C4" w:themeColor="accent1"/>
                        <w:sz w:val="88"/>
                        <w:szCs w:val="88"/>
                        <w:lang w:val="en-GB"/>
                      </w:rPr>
                      <w:t>Frontpage with title</w:t>
                    </w:r>
                  </w:p>
                </w:sdtContent>
              </w:sdt>
            </w:tc>
          </w:tr>
          <w:tr w:rsidR="000C28F5" w:rsidRPr="00543AB1" w14:paraId="0285AAF5" w14:textId="77777777" w:rsidTr="0070163A">
            <w:sdt>
              <w:sdtPr>
                <w:rPr>
                  <w:color w:val="2F5496" w:themeColor="accent1" w:themeShade="BF"/>
                  <w:szCs w:val="24"/>
                  <w:lang w:val="en-GB"/>
                </w:rPr>
                <w:alias w:val="Undertitel"/>
                <w:id w:val="13406923"/>
                <w:placeholder>
                  <w:docPart w:val="12004E6C9A3D4653848C16D8B71619D4"/>
                </w:placeholder>
                <w:dataBinding w:prefixMappings="xmlns:ns0='http://schemas.openxmlformats.org/package/2006/metadata/core-properties' xmlns:ns1='http://purl.org/dc/elements/1.1/'" w:xpath="/ns0:coreProperties[1]/ns1:subject[1]" w:storeItemID="{6C3C8BC8-F283-45AE-878A-BAB7291924A1}"/>
                <w:text/>
              </w:sdtPr>
              <w:sdtEndPr/>
              <w:sdtContent>
                <w:tc>
                  <w:tcPr>
                    <w:tcW w:w="8564" w:type="dxa"/>
                    <w:tcMar>
                      <w:top w:w="216" w:type="dxa"/>
                      <w:left w:w="115" w:type="dxa"/>
                      <w:bottom w:w="216" w:type="dxa"/>
                      <w:right w:w="115" w:type="dxa"/>
                    </w:tcMar>
                  </w:tcPr>
                  <w:p w14:paraId="2EF184F0" w14:textId="5CE75A99" w:rsidR="000C28F5" w:rsidRPr="00543AB1" w:rsidRDefault="00543AB1">
                    <w:pPr>
                      <w:pStyle w:val="NoSpacing"/>
                      <w:rPr>
                        <w:color w:val="2F5496" w:themeColor="accent1" w:themeShade="BF"/>
                        <w:sz w:val="24"/>
                        <w:lang w:val="en-GB"/>
                      </w:rPr>
                    </w:pPr>
                    <w:r>
                      <w:rPr>
                        <w:color w:val="2F5496" w:themeColor="accent1" w:themeShade="BF"/>
                        <w:szCs w:val="24"/>
                        <w:lang w:val="en-GB"/>
                      </w:rPr>
                      <w:t>Example of front page for a report and two examples of title page – can be used a</w:t>
                    </w:r>
                    <w:r w:rsidR="00E11E66">
                      <w:rPr>
                        <w:color w:val="2F5496" w:themeColor="accent1" w:themeShade="BF"/>
                        <w:szCs w:val="24"/>
                        <w:lang w:val="en-GB"/>
                      </w:rPr>
                      <w:t>t</w:t>
                    </w:r>
                    <w:r>
                      <w:rPr>
                        <w:color w:val="2F5496" w:themeColor="accent1" w:themeShade="BF"/>
                        <w:szCs w:val="24"/>
                        <w:lang w:val="en-GB"/>
                      </w:rPr>
                      <w:t xml:space="preserve"> your leisure</w:t>
                    </w:r>
                  </w:p>
                </w:tc>
              </w:sdtContent>
            </w:sdt>
          </w:tr>
        </w:tbl>
        <w:tbl>
          <w:tblPr>
            <w:tblpPr w:leftFromText="187" w:rightFromText="187" w:horzAnchor="margin" w:tblpXSpec="center" w:tblpYSpec="bottom"/>
            <w:tblW w:w="4372" w:type="pct"/>
            <w:tblLook w:val="04A0" w:firstRow="1" w:lastRow="0" w:firstColumn="1" w:lastColumn="0" w:noHBand="0" w:noVBand="1"/>
          </w:tblPr>
          <w:tblGrid>
            <w:gridCol w:w="8427"/>
          </w:tblGrid>
          <w:tr w:rsidR="000C28F5" w:rsidRPr="00543AB1" w14:paraId="4EFDAE4C" w14:textId="77777777" w:rsidTr="0070163A">
            <w:tc>
              <w:tcPr>
                <w:tcW w:w="8428" w:type="dxa"/>
                <w:tcMar>
                  <w:top w:w="216" w:type="dxa"/>
                  <w:left w:w="115" w:type="dxa"/>
                  <w:bottom w:w="216" w:type="dxa"/>
                  <w:right w:w="115" w:type="dxa"/>
                </w:tcMar>
              </w:tcPr>
              <w:sdt>
                <w:sdtPr>
                  <w:rPr>
                    <w:color w:val="4472C4" w:themeColor="accent1"/>
                    <w:sz w:val="28"/>
                    <w:szCs w:val="28"/>
                    <w:lang w:val="en-GB"/>
                  </w:rPr>
                  <w:alias w:val="Forfatter"/>
                  <w:id w:val="13406928"/>
                  <w:placeholder>
                    <w:docPart w:val="1B64FBFFD7F74780A668B6A240494480"/>
                  </w:placeholder>
                  <w:dataBinding w:prefixMappings="xmlns:ns0='http://schemas.openxmlformats.org/package/2006/metadata/core-properties' xmlns:ns1='http://purl.org/dc/elements/1.1/'" w:xpath="/ns0:coreProperties[1]/ns1:creator[1]" w:storeItemID="{6C3C8BC8-F283-45AE-878A-BAB7291924A1}"/>
                  <w:text/>
                </w:sdtPr>
                <w:sdtEndPr/>
                <w:sdtContent>
                  <w:p w14:paraId="5CFC1C38" w14:textId="1F4A9BC1" w:rsidR="000C28F5" w:rsidRPr="00543AB1" w:rsidRDefault="00FC597B">
                    <w:pPr>
                      <w:pStyle w:val="NoSpacing"/>
                      <w:rPr>
                        <w:color w:val="4472C4" w:themeColor="accent1"/>
                        <w:sz w:val="28"/>
                        <w:szCs w:val="28"/>
                        <w:lang w:val="en-GB"/>
                      </w:rPr>
                    </w:pPr>
                    <w:r w:rsidRPr="00543AB1">
                      <w:rPr>
                        <w:color w:val="4472C4" w:themeColor="accent1"/>
                        <w:sz w:val="28"/>
                        <w:szCs w:val="28"/>
                        <w:lang w:val="en-GB"/>
                      </w:rPr>
                      <w:t>(&lt;&lt;</w:t>
                    </w:r>
                    <w:r w:rsidR="00543AB1">
                      <w:rPr>
                        <w:color w:val="4472C4" w:themeColor="accent1"/>
                        <w:sz w:val="28"/>
                        <w:szCs w:val="28"/>
                        <w:lang w:val="en-GB"/>
                      </w:rPr>
                      <w:t>Participant1</w:t>
                    </w:r>
                    <w:r w:rsidRPr="00543AB1">
                      <w:rPr>
                        <w:color w:val="4472C4" w:themeColor="accent1"/>
                        <w:sz w:val="28"/>
                        <w:szCs w:val="28"/>
                        <w:lang w:val="en-GB"/>
                      </w:rPr>
                      <w:t>&gt;&gt;, &lt;&lt;P</w:t>
                    </w:r>
                    <w:r w:rsidR="00543AB1">
                      <w:rPr>
                        <w:color w:val="4472C4" w:themeColor="accent1"/>
                        <w:sz w:val="28"/>
                        <w:szCs w:val="28"/>
                        <w:lang w:val="en-GB"/>
                      </w:rPr>
                      <w:t>articipant2</w:t>
                    </w:r>
                    <w:r w:rsidRPr="00543AB1">
                      <w:rPr>
                        <w:color w:val="4472C4" w:themeColor="accent1"/>
                        <w:sz w:val="28"/>
                        <w:szCs w:val="28"/>
                        <w:lang w:val="en-GB"/>
                      </w:rPr>
                      <w:t>&gt;&gt;, &lt;&lt;</w:t>
                    </w:r>
                    <w:r w:rsidR="00543AB1">
                      <w:rPr>
                        <w:color w:val="4472C4" w:themeColor="accent1"/>
                        <w:sz w:val="28"/>
                        <w:szCs w:val="28"/>
                        <w:lang w:val="en-GB"/>
                      </w:rPr>
                      <w:t>Participant…</w:t>
                    </w:r>
                    <w:r w:rsidRPr="00543AB1">
                      <w:rPr>
                        <w:color w:val="4472C4" w:themeColor="accent1"/>
                        <w:sz w:val="28"/>
                        <w:szCs w:val="28"/>
                        <w:lang w:val="en-GB"/>
                      </w:rPr>
                      <w:t>&gt;&gt;, &lt;&lt;</w:t>
                    </w:r>
                    <w:proofErr w:type="spellStart"/>
                    <w:r w:rsidRPr="00543AB1">
                      <w:rPr>
                        <w:color w:val="4472C4" w:themeColor="accent1"/>
                        <w:sz w:val="28"/>
                        <w:szCs w:val="28"/>
                        <w:lang w:val="en-GB"/>
                      </w:rPr>
                      <w:t>P</w:t>
                    </w:r>
                    <w:r w:rsidR="00543AB1">
                      <w:rPr>
                        <w:color w:val="4472C4" w:themeColor="accent1"/>
                        <w:sz w:val="28"/>
                        <w:szCs w:val="28"/>
                        <w:lang w:val="en-GB"/>
                      </w:rPr>
                      <w:t>articipant</w:t>
                    </w:r>
                    <w:r w:rsidRPr="00543AB1">
                      <w:rPr>
                        <w:color w:val="4472C4" w:themeColor="accent1"/>
                        <w:sz w:val="28"/>
                        <w:szCs w:val="28"/>
                        <w:lang w:val="en-GB"/>
                      </w:rPr>
                      <w:t>n</w:t>
                    </w:r>
                    <w:proofErr w:type="spellEnd"/>
                    <w:r w:rsidRPr="00543AB1">
                      <w:rPr>
                        <w:color w:val="4472C4" w:themeColor="accent1"/>
                        <w:sz w:val="28"/>
                        <w:szCs w:val="28"/>
                        <w:lang w:val="en-GB"/>
                      </w:rPr>
                      <w:t>&gt;&gt;)</w:t>
                    </w:r>
                  </w:p>
                </w:sdtContent>
              </w:sdt>
              <w:sdt>
                <w:sdtPr>
                  <w:rPr>
                    <w:color w:val="4472C4" w:themeColor="accent1"/>
                    <w:sz w:val="28"/>
                    <w:szCs w:val="28"/>
                    <w:lang w:val="en-GB"/>
                  </w:rPr>
                  <w:alias w:val="Dato"/>
                  <w:tag w:val="Dato"/>
                  <w:id w:val="13406932"/>
                  <w:placeholder>
                    <w:docPart w:val="ADD8706AF20642DC97ADA3E46C355153"/>
                  </w:placeholder>
                  <w:dataBinding w:prefixMappings="xmlns:ns0='http://schemas.microsoft.com/office/2006/coverPageProps'" w:xpath="/ns0:CoverPageProperties[1]/ns0:PublishDate[1]" w:storeItemID="{55AF091B-3C7A-41E3-B477-F2FDAA23CFDA}"/>
                  <w:date w:fullDate="2019-09-23T00:00:00Z">
                    <w:dateFormat w:val="dd-MM-yyyy"/>
                    <w:lid w:val="da-DK"/>
                    <w:storeMappedDataAs w:val="dateTime"/>
                    <w:calendar w:val="gregorian"/>
                  </w:date>
                </w:sdtPr>
                <w:sdtEndPr/>
                <w:sdtContent>
                  <w:p w14:paraId="4ED3786C" w14:textId="259FDF31" w:rsidR="000C28F5" w:rsidRPr="00543AB1" w:rsidRDefault="00543AB1">
                    <w:pPr>
                      <w:pStyle w:val="NoSpacing"/>
                      <w:rPr>
                        <w:color w:val="4472C4" w:themeColor="accent1"/>
                        <w:sz w:val="28"/>
                        <w:szCs w:val="28"/>
                        <w:lang w:val="en-GB"/>
                      </w:rPr>
                    </w:pPr>
                    <w:r>
                      <w:rPr>
                        <w:color w:val="4472C4" w:themeColor="accent1"/>
                        <w:sz w:val="28"/>
                        <w:szCs w:val="28"/>
                      </w:rPr>
                      <w:t>23-09-2019</w:t>
                    </w:r>
                  </w:p>
                </w:sdtContent>
              </w:sdt>
              <w:p w14:paraId="21BF9D2E" w14:textId="77777777" w:rsidR="000C28F5" w:rsidRPr="00543AB1" w:rsidRDefault="000C28F5">
                <w:pPr>
                  <w:pStyle w:val="NoSpacing"/>
                  <w:rPr>
                    <w:color w:val="4472C4" w:themeColor="accent1"/>
                    <w:lang w:val="en-GB"/>
                  </w:rPr>
                </w:pPr>
              </w:p>
            </w:tc>
          </w:tr>
        </w:tbl>
        <w:p w14:paraId="75148979" w14:textId="340EAB5B" w:rsidR="000C28F5" w:rsidRPr="00543AB1" w:rsidRDefault="000C28F5">
          <w:pPr>
            <w:spacing w:after="160" w:line="259" w:lineRule="auto"/>
            <w:rPr>
              <w:noProof/>
              <w:lang w:val="en-GB"/>
            </w:rPr>
          </w:pPr>
          <w:r w:rsidRPr="00543AB1">
            <w:rPr>
              <w:noProof/>
              <w:lang w:val="en-GB"/>
            </w:rPr>
            <w:br w:type="page"/>
          </w:r>
        </w:p>
      </w:sdtContent>
    </w:sdt>
    <w:p w14:paraId="6F77F23C" w14:textId="636C501F" w:rsidR="00FD52C9" w:rsidRPr="00543AB1" w:rsidRDefault="00FD52C9" w:rsidP="00FD52C9">
      <w:pPr>
        <w:pStyle w:val="Title"/>
        <w:rPr>
          <w:lang w:val="en-GB"/>
        </w:rPr>
      </w:pPr>
      <w:r w:rsidRPr="00543AB1">
        <w:rPr>
          <w:noProof/>
          <w:lang w:val="en-GB"/>
        </w:rPr>
        <w:lastRenderedPageBreak/>
        <w:drawing>
          <wp:anchor distT="0" distB="0" distL="114300" distR="114300" simplePos="0" relativeHeight="251629568" behindDoc="1" locked="0" layoutInCell="1" allowOverlap="1" wp14:anchorId="62BCC62D" wp14:editId="123C486F">
            <wp:simplePos x="0" y="0"/>
            <wp:positionH relativeFrom="margin">
              <wp:align>right</wp:align>
            </wp:positionH>
            <wp:positionV relativeFrom="paragraph">
              <wp:posOffset>0</wp:posOffset>
            </wp:positionV>
            <wp:extent cx="1121533" cy="627797"/>
            <wp:effectExtent l="0" t="0" r="2540" b="1270"/>
            <wp:wrapTopAndBottom/>
            <wp:docPr id="1098" name="Picture 1098"/>
            <wp:cNvGraphicFramePr/>
            <a:graphic xmlns:a="http://schemas.openxmlformats.org/drawingml/2006/main">
              <a:graphicData uri="http://schemas.openxmlformats.org/drawingml/2006/picture">
                <pic:pic xmlns:pic="http://schemas.openxmlformats.org/drawingml/2006/picture">
                  <pic:nvPicPr>
                    <pic:cNvPr id="1098" name="Picture 109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21533" cy="627797"/>
                    </a:xfrm>
                    <a:prstGeom prst="rect">
                      <a:avLst/>
                    </a:prstGeom>
                  </pic:spPr>
                </pic:pic>
              </a:graphicData>
            </a:graphic>
            <wp14:sizeRelH relativeFrom="page">
              <wp14:pctWidth>0</wp14:pctWidth>
            </wp14:sizeRelH>
            <wp14:sizeRelV relativeFrom="page">
              <wp14:pctHeight>0</wp14:pctHeight>
            </wp14:sizeRelV>
          </wp:anchor>
        </w:drawing>
      </w:r>
      <w:r w:rsidRPr="00543AB1">
        <w:rPr>
          <w:lang w:val="en-GB"/>
        </w:rPr>
        <w:t>&lt;&lt;</w:t>
      </w:r>
      <w:r w:rsidR="00543AB1" w:rsidRPr="00543AB1">
        <w:rPr>
          <w:lang w:val="en-GB"/>
        </w:rPr>
        <w:t>Example</w:t>
      </w:r>
      <w:r w:rsidR="00255C59" w:rsidRPr="00543AB1">
        <w:rPr>
          <w:lang w:val="en-GB"/>
        </w:rPr>
        <w:t xml:space="preserve"> -</w:t>
      </w:r>
      <w:r w:rsidR="000D580C" w:rsidRPr="00543AB1">
        <w:rPr>
          <w:lang w:val="en-GB"/>
        </w:rPr>
        <w:t>Tit</w:t>
      </w:r>
      <w:r w:rsidR="00543AB1">
        <w:rPr>
          <w:lang w:val="en-GB"/>
        </w:rPr>
        <w:t>le page</w:t>
      </w:r>
      <w:r w:rsidR="000D580C" w:rsidRPr="00543AB1">
        <w:rPr>
          <w:lang w:val="en-GB"/>
        </w:rPr>
        <w:t xml:space="preserve"> (1)</w:t>
      </w:r>
      <w:r w:rsidRPr="00543AB1">
        <w:rPr>
          <w:lang w:val="en-GB"/>
        </w:rPr>
        <w:t xml:space="preserve">&gt;&gt; </w:t>
      </w:r>
      <w:r w:rsidR="00E11E66">
        <w:rPr>
          <w:lang w:val="en-GB"/>
        </w:rPr>
        <w:fldChar w:fldCharType="begin" w:fldLock="1"/>
      </w:r>
      <w:r w:rsidR="00E11E66">
        <w:rPr>
          <w:lang w:val="en-GB"/>
        </w:rPr>
        <w:instrText>ADDIN CSL_CITATION {"citationItems":[{"id":"ITEM-1","itemData":{"author":[{"dropping-particle":"","family":"Nordbjerg","given":"Finn","non-dropping-particle":"","parse-names":false,"suffix":""}],"id":"ITEM-1","issue":"August","issued":{"date-parts":[["2011"]]},"page":"1-10","title":"Report writing guide University College of Northern Denmark Technology and Business ; The IT programmes","type":"article-journal"},"uris":["http://www.mendeley.com/documents/?uuid=6745db49-9745-40b0-95ab-82b85fb2f75f"]}],"mendeley":{"formattedCitation":"[1]","plainTextFormattedCitation":"[1]","previouslyFormattedCitation":"[1]"},"properties":{"noteIndex":0},"schema":"https://github.com/citation-style-language/schema/raw/master/csl-citation.json"}</w:instrText>
      </w:r>
      <w:r w:rsidR="00E11E66">
        <w:rPr>
          <w:lang w:val="en-GB"/>
        </w:rPr>
        <w:fldChar w:fldCharType="separate"/>
      </w:r>
      <w:r w:rsidR="00E11E66" w:rsidRPr="00E11E66">
        <w:rPr>
          <w:noProof/>
          <w:lang w:val="en-GB"/>
        </w:rPr>
        <w:t>[1]</w:t>
      </w:r>
      <w:r w:rsidR="00E11E66">
        <w:rPr>
          <w:lang w:val="en-GB"/>
        </w:rPr>
        <w:fldChar w:fldCharType="end"/>
      </w:r>
    </w:p>
    <w:p w14:paraId="20A8527E" w14:textId="77777777" w:rsidR="00FD52C9" w:rsidRPr="00543AB1" w:rsidRDefault="00FD52C9" w:rsidP="00FD52C9">
      <w:pPr>
        <w:spacing w:after="0"/>
        <w:rPr>
          <w:lang w:val="en-GB"/>
        </w:rPr>
      </w:pPr>
    </w:p>
    <w:p w14:paraId="2FEAEE6E" w14:textId="01AF24CF" w:rsidR="009A78B5" w:rsidRPr="00543AB1" w:rsidRDefault="00543AB1" w:rsidP="00FD52C9">
      <w:pPr>
        <w:pStyle w:val="Title"/>
        <w:rPr>
          <w:lang w:val="en-GB"/>
        </w:rPr>
      </w:pPr>
      <w:r>
        <w:rPr>
          <w:lang w:val="en-GB"/>
        </w:rPr>
        <w:t>UCN, University College of Northern Denmark</w:t>
      </w:r>
      <w:r w:rsidR="009A78B5" w:rsidRPr="00543AB1">
        <w:rPr>
          <w:lang w:val="en-GB"/>
        </w:rPr>
        <w:t xml:space="preserve"> </w:t>
      </w:r>
    </w:p>
    <w:p w14:paraId="62C9B505" w14:textId="747A6CD1" w:rsidR="00624374" w:rsidRPr="00543AB1" w:rsidRDefault="00624374" w:rsidP="00555DED">
      <w:pPr>
        <w:spacing w:after="197"/>
        <w:ind w:left="-6"/>
        <w:rPr>
          <w:rStyle w:val="SubtleEmphasis"/>
          <w:sz w:val="32"/>
          <w:szCs w:val="32"/>
          <w:lang w:val="en-GB"/>
        </w:rPr>
      </w:pPr>
      <w:r w:rsidRPr="00543AB1">
        <w:rPr>
          <w:rStyle w:val="SubtleEmphasis"/>
          <w:sz w:val="32"/>
          <w:szCs w:val="32"/>
          <w:lang w:val="en-GB"/>
        </w:rPr>
        <w:t>IT-</w:t>
      </w:r>
      <w:r w:rsidR="00543AB1">
        <w:rPr>
          <w:rStyle w:val="SubtleEmphasis"/>
          <w:sz w:val="32"/>
          <w:szCs w:val="32"/>
          <w:lang w:val="en-GB"/>
        </w:rPr>
        <w:t>programme</w:t>
      </w:r>
    </w:p>
    <w:p w14:paraId="6F327075" w14:textId="071047D2" w:rsidR="00555DED" w:rsidRPr="00543AB1" w:rsidRDefault="00543AB1" w:rsidP="00555DED">
      <w:pPr>
        <w:pStyle w:val="Title"/>
        <w:rPr>
          <w:sz w:val="48"/>
          <w:szCs w:val="48"/>
          <w:lang w:val="en-GB"/>
        </w:rPr>
      </w:pPr>
      <w:r>
        <w:rPr>
          <w:sz w:val="48"/>
          <w:szCs w:val="48"/>
          <w:lang w:val="en-GB"/>
        </w:rPr>
        <w:t>AP Degree in Computer Science</w:t>
      </w:r>
      <w:r w:rsidR="00555DED" w:rsidRPr="00543AB1">
        <w:rPr>
          <w:sz w:val="48"/>
          <w:szCs w:val="48"/>
          <w:lang w:val="en-GB"/>
        </w:rPr>
        <w:t xml:space="preserve"> </w:t>
      </w:r>
    </w:p>
    <w:p w14:paraId="7D112B11" w14:textId="32BD3E70" w:rsidR="00555DED" w:rsidRPr="00543AB1" w:rsidRDefault="00543AB1" w:rsidP="00555DED">
      <w:pPr>
        <w:spacing w:after="197"/>
        <w:ind w:left="-6" w:hanging="11"/>
        <w:rPr>
          <w:rStyle w:val="SubtleEmphasis"/>
          <w:sz w:val="32"/>
          <w:szCs w:val="32"/>
          <w:lang w:val="en-GB"/>
        </w:rPr>
      </w:pPr>
      <w:r>
        <w:rPr>
          <w:rStyle w:val="SubtleEmphasis"/>
          <w:sz w:val="32"/>
          <w:szCs w:val="32"/>
          <w:lang w:val="en-GB"/>
        </w:rPr>
        <w:t>Class</w:t>
      </w:r>
      <w:r w:rsidR="0037550A" w:rsidRPr="00543AB1">
        <w:rPr>
          <w:rStyle w:val="SubtleEmphasis"/>
          <w:sz w:val="32"/>
          <w:szCs w:val="32"/>
          <w:lang w:val="en-GB"/>
        </w:rPr>
        <w:t xml:space="preserve">: </w:t>
      </w:r>
      <w:r w:rsidR="00555DED" w:rsidRPr="00543AB1">
        <w:rPr>
          <w:rStyle w:val="SubtleEmphasis"/>
          <w:sz w:val="32"/>
          <w:szCs w:val="32"/>
          <w:lang w:val="en-GB"/>
        </w:rPr>
        <w:t>&lt;&lt;</w:t>
      </w:r>
      <w:r>
        <w:rPr>
          <w:rStyle w:val="SubtleEmphasis"/>
          <w:sz w:val="32"/>
          <w:szCs w:val="32"/>
          <w:lang w:val="en-GB"/>
        </w:rPr>
        <w:t>Class</w:t>
      </w:r>
      <w:r w:rsidR="00555DED" w:rsidRPr="00543AB1">
        <w:rPr>
          <w:rStyle w:val="SubtleEmphasis"/>
          <w:sz w:val="32"/>
          <w:szCs w:val="32"/>
          <w:lang w:val="en-GB"/>
        </w:rPr>
        <w:t>&gt;&gt;</w:t>
      </w:r>
    </w:p>
    <w:p w14:paraId="330D3AF6" w14:textId="6C1388D3" w:rsidR="0037550A" w:rsidRPr="00543AB1" w:rsidRDefault="0037550A" w:rsidP="000A1477">
      <w:pPr>
        <w:spacing w:after="0"/>
        <w:ind w:left="-6" w:hanging="11"/>
        <w:rPr>
          <w:rStyle w:val="SubtleEmphasis"/>
          <w:sz w:val="32"/>
          <w:szCs w:val="32"/>
          <w:lang w:val="en-GB"/>
        </w:rPr>
      </w:pPr>
      <w:r w:rsidRPr="00543AB1">
        <w:rPr>
          <w:rStyle w:val="SubtleEmphasis"/>
          <w:sz w:val="32"/>
          <w:szCs w:val="32"/>
          <w:lang w:val="en-GB"/>
        </w:rPr>
        <w:t>P</w:t>
      </w:r>
      <w:r w:rsidR="00543AB1">
        <w:rPr>
          <w:rStyle w:val="SubtleEmphasis"/>
          <w:sz w:val="32"/>
          <w:szCs w:val="32"/>
          <w:lang w:val="en-GB"/>
        </w:rPr>
        <w:t>articipants</w:t>
      </w:r>
      <w:r w:rsidRPr="00543AB1">
        <w:rPr>
          <w:rStyle w:val="SubtleEmphasis"/>
          <w:sz w:val="32"/>
          <w:szCs w:val="32"/>
          <w:lang w:val="en-GB"/>
        </w:rPr>
        <w:t>:</w:t>
      </w:r>
    </w:p>
    <w:p w14:paraId="142A705F" w14:textId="70CB696B" w:rsidR="00FD52C9" w:rsidRPr="00543AB1" w:rsidRDefault="000A1477" w:rsidP="000A1477">
      <w:pPr>
        <w:spacing w:after="0"/>
        <w:ind w:left="-6" w:hanging="11"/>
        <w:rPr>
          <w:rStyle w:val="SubtleEmphasis"/>
          <w:sz w:val="32"/>
          <w:szCs w:val="32"/>
          <w:lang w:val="en-GB"/>
        </w:rPr>
      </w:pPr>
      <w:r w:rsidRPr="00543AB1">
        <w:rPr>
          <w:rStyle w:val="SubtleEmphasis"/>
          <w:sz w:val="32"/>
          <w:szCs w:val="32"/>
          <w:lang w:val="en-GB"/>
        </w:rPr>
        <w:t>&lt;&lt;</w:t>
      </w:r>
      <w:r w:rsidR="005F73C6">
        <w:rPr>
          <w:rStyle w:val="SubtleEmphasis"/>
          <w:sz w:val="32"/>
          <w:szCs w:val="32"/>
          <w:lang w:val="en-GB"/>
        </w:rPr>
        <w:t>Participant 1</w:t>
      </w:r>
      <w:r w:rsidRPr="00543AB1">
        <w:rPr>
          <w:rStyle w:val="SubtleEmphasis"/>
          <w:sz w:val="32"/>
          <w:szCs w:val="32"/>
          <w:lang w:val="en-GB"/>
        </w:rPr>
        <w:t>&gt;&gt;</w:t>
      </w:r>
    </w:p>
    <w:p w14:paraId="77C57DBA" w14:textId="00A656A5" w:rsidR="000A1477" w:rsidRPr="00543AB1" w:rsidRDefault="000A1477" w:rsidP="000A1477">
      <w:pPr>
        <w:spacing w:after="0"/>
        <w:ind w:left="-6" w:hanging="11"/>
        <w:rPr>
          <w:rStyle w:val="SubtleEmphasis"/>
          <w:sz w:val="32"/>
          <w:szCs w:val="32"/>
          <w:lang w:val="en-GB"/>
        </w:rPr>
      </w:pPr>
      <w:r w:rsidRPr="00543AB1">
        <w:rPr>
          <w:rStyle w:val="SubtleEmphasis"/>
          <w:sz w:val="32"/>
          <w:szCs w:val="32"/>
          <w:lang w:val="en-GB"/>
        </w:rPr>
        <w:t>&lt;&lt;</w:t>
      </w:r>
      <w:r w:rsidR="005F73C6">
        <w:rPr>
          <w:rStyle w:val="SubtleEmphasis"/>
          <w:sz w:val="32"/>
          <w:szCs w:val="32"/>
          <w:lang w:val="en-GB"/>
        </w:rPr>
        <w:t>Participant 2</w:t>
      </w:r>
      <w:r w:rsidRPr="00543AB1">
        <w:rPr>
          <w:rStyle w:val="SubtleEmphasis"/>
          <w:sz w:val="32"/>
          <w:szCs w:val="32"/>
          <w:lang w:val="en-GB"/>
        </w:rPr>
        <w:t>&gt;&gt;</w:t>
      </w:r>
    </w:p>
    <w:p w14:paraId="6E754373" w14:textId="4E542745" w:rsidR="000A1477" w:rsidRPr="00543AB1" w:rsidRDefault="000A1477" w:rsidP="000A1477">
      <w:pPr>
        <w:spacing w:after="0"/>
        <w:ind w:left="-6" w:hanging="11"/>
        <w:rPr>
          <w:rStyle w:val="SubtleEmphasis"/>
          <w:sz w:val="32"/>
          <w:szCs w:val="32"/>
          <w:lang w:val="en-GB"/>
        </w:rPr>
      </w:pPr>
      <w:r w:rsidRPr="00543AB1">
        <w:rPr>
          <w:rStyle w:val="SubtleEmphasis"/>
          <w:sz w:val="32"/>
          <w:szCs w:val="32"/>
          <w:lang w:val="en-GB"/>
        </w:rPr>
        <w:t>&lt;&lt;</w:t>
      </w:r>
      <w:r w:rsidR="005F73C6">
        <w:rPr>
          <w:rStyle w:val="SubtleEmphasis"/>
          <w:sz w:val="32"/>
          <w:szCs w:val="32"/>
          <w:lang w:val="en-GB"/>
        </w:rPr>
        <w:t>Participant …</w:t>
      </w:r>
      <w:r w:rsidRPr="00543AB1">
        <w:rPr>
          <w:rStyle w:val="SubtleEmphasis"/>
          <w:sz w:val="32"/>
          <w:szCs w:val="32"/>
          <w:lang w:val="en-GB"/>
        </w:rPr>
        <w:t>&gt;&gt;</w:t>
      </w:r>
    </w:p>
    <w:p w14:paraId="23A98EC9" w14:textId="576EBBAD" w:rsidR="000A1477" w:rsidRPr="00543AB1" w:rsidRDefault="000A1477" w:rsidP="000A1477">
      <w:pPr>
        <w:spacing w:after="197"/>
        <w:ind w:left="-6" w:hanging="11"/>
        <w:rPr>
          <w:rStyle w:val="SubtleEmphasis"/>
          <w:sz w:val="32"/>
          <w:szCs w:val="32"/>
          <w:lang w:val="en-GB"/>
        </w:rPr>
      </w:pPr>
      <w:r w:rsidRPr="00543AB1">
        <w:rPr>
          <w:rStyle w:val="SubtleEmphasis"/>
          <w:sz w:val="32"/>
          <w:szCs w:val="32"/>
          <w:lang w:val="en-GB"/>
        </w:rPr>
        <w:t>&lt;&lt;</w:t>
      </w:r>
      <w:r w:rsidR="005F73C6">
        <w:rPr>
          <w:rStyle w:val="SubtleEmphasis"/>
          <w:sz w:val="32"/>
          <w:szCs w:val="32"/>
          <w:lang w:val="en-GB"/>
        </w:rPr>
        <w:t>Participant n</w:t>
      </w:r>
      <w:r w:rsidRPr="00543AB1">
        <w:rPr>
          <w:rStyle w:val="SubtleEmphasis"/>
          <w:sz w:val="32"/>
          <w:szCs w:val="32"/>
          <w:lang w:val="en-GB"/>
        </w:rPr>
        <w:t>&gt;&gt;</w:t>
      </w:r>
    </w:p>
    <w:p w14:paraId="0F6BB80E" w14:textId="1B352915" w:rsidR="00E92B93" w:rsidRPr="00543AB1" w:rsidRDefault="005F73C6" w:rsidP="00E92B93">
      <w:pPr>
        <w:spacing w:after="197"/>
        <w:ind w:left="-6" w:hanging="11"/>
        <w:rPr>
          <w:rStyle w:val="SubtleEmphasis"/>
          <w:sz w:val="32"/>
          <w:szCs w:val="32"/>
          <w:lang w:val="en-GB"/>
        </w:rPr>
      </w:pPr>
      <w:r>
        <w:rPr>
          <w:rStyle w:val="SubtleEmphasis"/>
          <w:sz w:val="32"/>
          <w:szCs w:val="32"/>
          <w:lang w:val="en-GB"/>
        </w:rPr>
        <w:t>Supervisor</w:t>
      </w:r>
      <w:r w:rsidR="00E92B93" w:rsidRPr="00543AB1">
        <w:rPr>
          <w:rStyle w:val="SubtleEmphasis"/>
          <w:sz w:val="32"/>
          <w:szCs w:val="32"/>
          <w:lang w:val="en-GB"/>
        </w:rPr>
        <w:t>: &lt;&lt;</w:t>
      </w:r>
      <w:r>
        <w:rPr>
          <w:rStyle w:val="SubtleEmphasis"/>
          <w:sz w:val="32"/>
          <w:szCs w:val="32"/>
          <w:lang w:val="en-GB"/>
        </w:rPr>
        <w:t>Supervisor name</w:t>
      </w:r>
      <w:r w:rsidR="00E92B93" w:rsidRPr="00543AB1">
        <w:rPr>
          <w:rStyle w:val="SubtleEmphasis"/>
          <w:sz w:val="32"/>
          <w:szCs w:val="32"/>
          <w:lang w:val="en-GB"/>
        </w:rPr>
        <w:t>&gt;&gt;</w:t>
      </w:r>
    </w:p>
    <w:p w14:paraId="0018B783" w14:textId="13E08F48" w:rsidR="000A1477" w:rsidRPr="00543AB1" w:rsidRDefault="000A1477" w:rsidP="000A1477">
      <w:pPr>
        <w:pStyle w:val="Heading1"/>
        <w:rPr>
          <w:lang w:val="en-GB"/>
        </w:rPr>
      </w:pPr>
      <w:bookmarkStart w:id="0" w:name="_Toc532202061"/>
      <w:r w:rsidRPr="00543AB1">
        <w:rPr>
          <w:lang w:val="en-GB"/>
        </w:rPr>
        <w:t>Abstract/Resume</w:t>
      </w:r>
      <w:bookmarkEnd w:id="0"/>
    </w:p>
    <w:p w14:paraId="14A2B12F" w14:textId="77777777" w:rsidR="0037550A" w:rsidRPr="00543AB1" w:rsidRDefault="006F0C09" w:rsidP="0037550A">
      <w:pPr>
        <w:spacing w:after="120"/>
        <w:rPr>
          <w:noProof/>
          <w:lang w:val="en-GB"/>
        </w:rPr>
      </w:pPr>
      <w:r w:rsidRPr="00543AB1">
        <w:rPr>
          <w:noProof/>
          <w:lang w:val="en-GB"/>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w:t>
      </w:r>
    </w:p>
    <w:p w14:paraId="25655353" w14:textId="18BDF992" w:rsidR="00287AE3" w:rsidRPr="00543AB1" w:rsidRDefault="006F0C09" w:rsidP="007E41E8">
      <w:pPr>
        <w:spacing w:after="120"/>
        <w:rPr>
          <w:noProof/>
          <w:lang w:val="en-GB"/>
        </w:rPr>
      </w:pPr>
      <w:r w:rsidRPr="00543AB1">
        <w:rPr>
          <w:noProof/>
          <w:lang w:val="en-GB"/>
        </w:rPr>
        <w:t xml:space="preserve">Aenean nec lorem. In porttitor. Donec laoreet nonummy augue. Suspendisse dui purus, scelerisque at, vulputate vitae, pretium mattis, nunc. </w:t>
      </w:r>
      <w:r w:rsidR="007F4C72" w:rsidRPr="00543AB1">
        <w:rPr>
          <w:noProof/>
          <w:lang w:val="en-GB"/>
        </w:rPr>
        <w:t>(10-15 lin</w:t>
      </w:r>
      <w:r w:rsidR="005F73C6">
        <w:rPr>
          <w:noProof/>
          <w:lang w:val="en-GB"/>
        </w:rPr>
        <w:t>es</w:t>
      </w:r>
      <w:r w:rsidR="007F4C72" w:rsidRPr="00543AB1">
        <w:rPr>
          <w:noProof/>
          <w:lang w:val="en-GB"/>
        </w:rPr>
        <w:t>)</w:t>
      </w:r>
    </w:p>
    <w:p w14:paraId="5E499A47" w14:textId="77777777" w:rsidR="00EB4112" w:rsidRPr="00543AB1" w:rsidRDefault="00EB4112" w:rsidP="00EB4112">
      <w:pPr>
        <w:spacing w:after="0"/>
        <w:ind w:left="-6" w:hanging="11"/>
        <w:rPr>
          <w:rStyle w:val="SubtleEmphasis"/>
          <w:sz w:val="28"/>
          <w:szCs w:val="28"/>
          <w:lang w:val="en-GB"/>
        </w:rPr>
      </w:pPr>
      <w:r w:rsidRPr="00543AB1">
        <w:rPr>
          <w:rStyle w:val="SubtleEmphasis"/>
          <w:sz w:val="28"/>
          <w:szCs w:val="28"/>
          <w:lang w:val="en-GB"/>
        </w:rPr>
        <w:t>Repository path:&lt;&lt;path name&gt;&gt;</w:t>
      </w:r>
    </w:p>
    <w:p w14:paraId="48B07135" w14:textId="77777777" w:rsidR="00EB4112" w:rsidRPr="00543AB1" w:rsidRDefault="00EB4112" w:rsidP="00EB4112">
      <w:pPr>
        <w:spacing w:after="0"/>
        <w:ind w:left="-6" w:hanging="11"/>
        <w:rPr>
          <w:rStyle w:val="SubtleEmphasis"/>
          <w:sz w:val="28"/>
          <w:szCs w:val="28"/>
          <w:lang w:val="en-GB"/>
        </w:rPr>
      </w:pPr>
      <w:r w:rsidRPr="00543AB1">
        <w:rPr>
          <w:rStyle w:val="SubtleEmphasis"/>
          <w:sz w:val="28"/>
          <w:szCs w:val="28"/>
          <w:lang w:val="en-GB"/>
        </w:rPr>
        <w:t>Repository number:&lt;&lt;version no&gt;&gt;</w:t>
      </w:r>
    </w:p>
    <w:p w14:paraId="738B1A00" w14:textId="0D1C2AC6" w:rsidR="0037550A" w:rsidRPr="00543AB1" w:rsidRDefault="005F73C6" w:rsidP="00E92B93">
      <w:pPr>
        <w:pStyle w:val="Subtitle"/>
        <w:rPr>
          <w:sz w:val="32"/>
          <w:szCs w:val="32"/>
          <w:lang w:val="en-GB"/>
        </w:rPr>
      </w:pPr>
      <w:r>
        <w:rPr>
          <w:sz w:val="32"/>
          <w:szCs w:val="32"/>
          <w:lang w:val="en-GB"/>
        </w:rPr>
        <w:t>N</w:t>
      </w:r>
      <w:r w:rsidR="00F22F68" w:rsidRPr="00543AB1">
        <w:rPr>
          <w:sz w:val="32"/>
          <w:szCs w:val="32"/>
          <w:lang w:val="en-GB"/>
        </w:rPr>
        <w:t>ormal</w:t>
      </w:r>
      <w:r>
        <w:rPr>
          <w:sz w:val="32"/>
          <w:szCs w:val="32"/>
          <w:lang w:val="en-GB"/>
        </w:rPr>
        <w:t xml:space="preserve"> pages</w:t>
      </w:r>
      <w:r w:rsidR="00F22F68" w:rsidRPr="00543AB1">
        <w:rPr>
          <w:sz w:val="32"/>
          <w:szCs w:val="32"/>
          <w:lang w:val="en-GB"/>
        </w:rPr>
        <w:t>/</w:t>
      </w:r>
      <w:r>
        <w:rPr>
          <w:sz w:val="32"/>
          <w:szCs w:val="32"/>
          <w:lang w:val="en-GB"/>
        </w:rPr>
        <w:t>characters</w:t>
      </w:r>
      <w:r w:rsidR="00F22F68" w:rsidRPr="00543AB1">
        <w:rPr>
          <w:sz w:val="32"/>
          <w:szCs w:val="32"/>
          <w:lang w:val="en-GB"/>
        </w:rPr>
        <w:t xml:space="preserve">: </w:t>
      </w:r>
      <w:proofErr w:type="gramStart"/>
      <w:r w:rsidR="00F22F68" w:rsidRPr="00543AB1">
        <w:rPr>
          <w:sz w:val="32"/>
          <w:szCs w:val="32"/>
          <w:lang w:val="en-GB"/>
        </w:rPr>
        <w:t>X,X</w:t>
      </w:r>
      <w:proofErr w:type="gramEnd"/>
      <w:r w:rsidR="007E41E8" w:rsidRPr="00543AB1">
        <w:rPr>
          <w:rStyle w:val="FootnoteReference"/>
          <w:sz w:val="32"/>
          <w:szCs w:val="32"/>
          <w:lang w:val="en-GB"/>
        </w:rPr>
        <w:footnoteReference w:id="1"/>
      </w:r>
      <w:r w:rsidR="00F22F68" w:rsidRPr="00543AB1">
        <w:rPr>
          <w:sz w:val="32"/>
          <w:szCs w:val="32"/>
          <w:lang w:val="en-GB"/>
        </w:rPr>
        <w:t xml:space="preserve"> </w:t>
      </w:r>
      <w:r>
        <w:rPr>
          <w:sz w:val="32"/>
          <w:szCs w:val="32"/>
          <w:lang w:val="en-GB"/>
        </w:rPr>
        <w:t>pages</w:t>
      </w:r>
      <w:r w:rsidR="00F22F68" w:rsidRPr="00543AB1">
        <w:rPr>
          <w:sz w:val="32"/>
          <w:szCs w:val="32"/>
          <w:lang w:val="en-GB"/>
        </w:rPr>
        <w:t xml:space="preserve">/XXXXX </w:t>
      </w:r>
      <w:r>
        <w:rPr>
          <w:sz w:val="32"/>
          <w:szCs w:val="32"/>
          <w:lang w:val="en-GB"/>
        </w:rPr>
        <w:t>characters</w:t>
      </w:r>
      <w:r w:rsidR="00F22F68" w:rsidRPr="00543AB1">
        <w:rPr>
          <w:rStyle w:val="FootnoteReference"/>
          <w:sz w:val="32"/>
          <w:szCs w:val="32"/>
          <w:lang w:val="en-GB"/>
        </w:rPr>
        <w:footnoteReference w:id="2"/>
      </w:r>
    </w:p>
    <w:p w14:paraId="19C55939" w14:textId="134FC458" w:rsidR="00702166" w:rsidRPr="00543AB1" w:rsidRDefault="00702166" w:rsidP="00702166">
      <w:pPr>
        <w:pStyle w:val="Title"/>
        <w:rPr>
          <w:lang w:val="en-GB"/>
        </w:rPr>
      </w:pPr>
      <w:r w:rsidRPr="00543AB1">
        <w:rPr>
          <w:noProof/>
          <w:lang w:val="en-GB"/>
        </w:rPr>
        <w:lastRenderedPageBreak/>
        <w:drawing>
          <wp:anchor distT="0" distB="0" distL="114300" distR="114300" simplePos="0" relativeHeight="251644928" behindDoc="1" locked="0" layoutInCell="1" allowOverlap="1" wp14:anchorId="4D801E03" wp14:editId="5F635DFE">
            <wp:simplePos x="0" y="0"/>
            <wp:positionH relativeFrom="margin">
              <wp:align>right</wp:align>
            </wp:positionH>
            <wp:positionV relativeFrom="paragraph">
              <wp:posOffset>0</wp:posOffset>
            </wp:positionV>
            <wp:extent cx="1121533" cy="627797"/>
            <wp:effectExtent l="0" t="0" r="2540" b="1270"/>
            <wp:wrapTopAndBottom/>
            <wp:docPr id="1" name="Picture 1098"/>
            <wp:cNvGraphicFramePr/>
            <a:graphic xmlns:a="http://schemas.openxmlformats.org/drawingml/2006/main">
              <a:graphicData uri="http://schemas.openxmlformats.org/drawingml/2006/picture">
                <pic:pic xmlns:pic="http://schemas.openxmlformats.org/drawingml/2006/picture">
                  <pic:nvPicPr>
                    <pic:cNvPr id="1098" name="Picture 109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21533" cy="627797"/>
                    </a:xfrm>
                    <a:prstGeom prst="rect">
                      <a:avLst/>
                    </a:prstGeom>
                  </pic:spPr>
                </pic:pic>
              </a:graphicData>
            </a:graphic>
            <wp14:sizeRelH relativeFrom="page">
              <wp14:pctWidth>0</wp14:pctWidth>
            </wp14:sizeRelH>
            <wp14:sizeRelV relativeFrom="page">
              <wp14:pctHeight>0</wp14:pctHeight>
            </wp14:sizeRelV>
          </wp:anchor>
        </w:drawing>
      </w:r>
      <w:r w:rsidRPr="00543AB1">
        <w:rPr>
          <w:lang w:val="en-GB"/>
        </w:rPr>
        <w:t>&lt;&lt;</w:t>
      </w:r>
      <w:bookmarkStart w:id="1" w:name="_Hlk532197877"/>
      <w:r w:rsidR="005F73C6" w:rsidRPr="00543AB1">
        <w:rPr>
          <w:lang w:val="en-GB"/>
        </w:rPr>
        <w:t>Example</w:t>
      </w:r>
      <w:r w:rsidR="00227E30" w:rsidRPr="00543AB1">
        <w:rPr>
          <w:lang w:val="en-GB"/>
        </w:rPr>
        <w:t xml:space="preserve"> -</w:t>
      </w:r>
      <w:r w:rsidR="000D580C" w:rsidRPr="00543AB1">
        <w:rPr>
          <w:lang w:val="en-GB"/>
        </w:rPr>
        <w:t>Tit</w:t>
      </w:r>
      <w:r w:rsidR="005F73C6">
        <w:rPr>
          <w:lang w:val="en-GB"/>
        </w:rPr>
        <w:t>le page</w:t>
      </w:r>
      <w:r w:rsidR="000D580C" w:rsidRPr="00543AB1">
        <w:rPr>
          <w:lang w:val="en-GB"/>
        </w:rPr>
        <w:t xml:space="preserve"> </w:t>
      </w:r>
      <w:r w:rsidRPr="00543AB1">
        <w:rPr>
          <w:lang w:val="en-GB"/>
        </w:rPr>
        <w:t xml:space="preserve">(2) </w:t>
      </w:r>
      <w:bookmarkEnd w:id="1"/>
      <w:r w:rsidRPr="00543AB1">
        <w:rPr>
          <w:lang w:val="en-GB"/>
        </w:rPr>
        <w:t>&gt;&gt;</w:t>
      </w:r>
    </w:p>
    <w:p w14:paraId="6E5C871B" w14:textId="4C69E2BB" w:rsidR="00702166" w:rsidRPr="00543AB1" w:rsidRDefault="00702166" w:rsidP="00702166">
      <w:pPr>
        <w:spacing w:after="0"/>
        <w:rPr>
          <w:lang w:val="en-GB"/>
        </w:rPr>
      </w:pPr>
    </w:p>
    <w:p w14:paraId="6EB80E9E" w14:textId="62D9020E" w:rsidR="00702166" w:rsidRPr="00FD75D0" w:rsidRDefault="00702166" w:rsidP="00702166">
      <w:pPr>
        <w:pStyle w:val="Title"/>
        <w:rPr>
          <w:sz w:val="52"/>
          <w:szCs w:val="52"/>
          <w:lang w:val="en-GB"/>
        </w:rPr>
      </w:pPr>
      <w:r w:rsidRPr="00FD75D0">
        <w:rPr>
          <w:sz w:val="52"/>
          <w:szCs w:val="52"/>
          <w:lang w:val="en-GB"/>
        </w:rPr>
        <w:t>UCN</w:t>
      </w:r>
      <w:r w:rsidR="005F73C6" w:rsidRPr="00FD75D0">
        <w:rPr>
          <w:sz w:val="52"/>
          <w:szCs w:val="52"/>
          <w:lang w:val="en-GB"/>
        </w:rPr>
        <w:t>, University College of Norther</w:t>
      </w:r>
      <w:r w:rsidR="00E11E66" w:rsidRPr="00FD75D0">
        <w:rPr>
          <w:sz w:val="52"/>
          <w:szCs w:val="52"/>
          <w:lang w:val="en-GB"/>
        </w:rPr>
        <w:t>n</w:t>
      </w:r>
      <w:r w:rsidR="005F73C6" w:rsidRPr="00FD75D0">
        <w:rPr>
          <w:sz w:val="52"/>
          <w:szCs w:val="52"/>
          <w:lang w:val="en-GB"/>
        </w:rPr>
        <w:t xml:space="preserve"> Denmark</w:t>
      </w:r>
    </w:p>
    <w:p w14:paraId="2615AE53" w14:textId="039F86DB" w:rsidR="00702166" w:rsidRPr="00543AB1" w:rsidRDefault="00702166" w:rsidP="00702166">
      <w:pPr>
        <w:spacing w:after="197"/>
        <w:ind w:left="-6"/>
        <w:rPr>
          <w:rStyle w:val="SubtleEmphasis"/>
          <w:sz w:val="32"/>
          <w:szCs w:val="32"/>
          <w:lang w:val="en-GB"/>
        </w:rPr>
      </w:pPr>
      <w:r w:rsidRPr="00543AB1">
        <w:rPr>
          <w:noProof/>
          <w:sz w:val="32"/>
          <w:szCs w:val="32"/>
          <w:lang w:val="en-GB"/>
        </w:rPr>
        <mc:AlternateContent>
          <mc:Choice Requires="wps">
            <w:drawing>
              <wp:anchor distT="45720" distB="45720" distL="114300" distR="114300" simplePos="0" relativeHeight="251662336" behindDoc="1" locked="0" layoutInCell="1" allowOverlap="1" wp14:anchorId="51EB8BD5" wp14:editId="1ACE45C1">
                <wp:simplePos x="0" y="0"/>
                <wp:positionH relativeFrom="margin">
                  <wp:align>right</wp:align>
                </wp:positionH>
                <wp:positionV relativeFrom="paragraph">
                  <wp:posOffset>201930</wp:posOffset>
                </wp:positionV>
                <wp:extent cx="3429000" cy="5175885"/>
                <wp:effectExtent l="0" t="0" r="19050" b="24765"/>
                <wp:wrapTight wrapText="bothSides">
                  <wp:wrapPolygon edited="0">
                    <wp:start x="0" y="0"/>
                    <wp:lineTo x="0" y="21624"/>
                    <wp:lineTo x="21600" y="21624"/>
                    <wp:lineTo x="21600" y="0"/>
                    <wp:lineTo x="0" y="0"/>
                  </wp:wrapPolygon>
                </wp:wrapTight>
                <wp:docPr id="21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0" cy="5176275"/>
                        </a:xfrm>
                        <a:prstGeom prst="rect">
                          <a:avLst/>
                        </a:prstGeom>
                        <a:solidFill>
                          <a:srgbClr val="FFFFFF"/>
                        </a:solidFill>
                        <a:ln w="9525">
                          <a:solidFill>
                            <a:srgbClr val="000000"/>
                          </a:solidFill>
                          <a:miter lim="800000"/>
                          <a:headEnd/>
                          <a:tailEnd/>
                        </a:ln>
                      </wps:spPr>
                      <wps:txbx>
                        <w:txbxContent>
                          <w:p w14:paraId="24E7E52D" w14:textId="426F8CFE" w:rsidR="00B13A78" w:rsidRDefault="00B13A78" w:rsidP="00702166">
                            <w:pPr>
                              <w:pStyle w:val="Heading1"/>
                            </w:pPr>
                            <w:bookmarkStart w:id="2" w:name="_Toc532202063"/>
                            <w:r>
                              <w:t>Abstract/Resume</w:t>
                            </w:r>
                            <w:bookmarkEnd w:id="2"/>
                          </w:p>
                          <w:p w14:paraId="6F4FBB3F" w14:textId="77777777" w:rsidR="00B13A78" w:rsidRDefault="00B13A78" w:rsidP="00702166">
                            <w:pPr>
                              <w:spacing w:after="120"/>
                              <w:rPr>
                                <w:noProof/>
                              </w:rPr>
                            </w:pPr>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w:t>
                            </w:r>
                          </w:p>
                          <w:p w14:paraId="60CF602A" w14:textId="77777777" w:rsidR="00B13A78" w:rsidRDefault="00B13A78" w:rsidP="00702166">
                            <w:pPr>
                              <w:spacing w:after="120"/>
                              <w:rPr>
                                <w:noProof/>
                              </w:rPr>
                            </w:pPr>
                            <w:r>
                              <w:rPr>
                                <w:noProof/>
                              </w:rPr>
                              <w:t>Aenean nec lorem. In porttitor. Donec laoreet nonummy augue. Suspendisse dui purus, scelerisque at, vulputate vitae, pretium mattis, nunc. Mauris eget neque at sem venenatis eleifend. Ut nonummy. Fusce aliquet pede non pede. Suspendisse dapibus lorem pellentesque magna. Integer nulla.</w:t>
                            </w:r>
                          </w:p>
                          <w:p w14:paraId="36A183CB" w14:textId="46D3B135" w:rsidR="00B13A78" w:rsidRDefault="00B13A78" w:rsidP="00702166">
                            <w:r>
                              <w:rPr>
                                <w:noProof/>
                              </w:rPr>
                              <w:t xml:space="preserve">Donec blandit feugiat ligula. Donec hendrerit, felis et imperdiet euismod, purus ipsum pretium metus, in lacinia nulla nisl eget sapien. Donec ut est in </w:t>
                            </w:r>
                            <w:bookmarkStart w:id="3" w:name="_Hlk532201826"/>
                            <w:bookmarkStart w:id="4" w:name="_Hlk532201827"/>
                            <w:bookmarkStart w:id="5" w:name="_Hlk532201836"/>
                            <w:bookmarkStart w:id="6" w:name="_Hlk532201837"/>
                            <w:bookmarkStart w:id="7" w:name="_Hlk532201838"/>
                            <w:bookmarkStart w:id="8" w:name="_Hlk532201839"/>
                            <w:bookmarkStart w:id="9" w:name="_Hlk532201840"/>
                            <w:bookmarkStart w:id="10" w:name="_Hlk532201841"/>
                            <w:r>
                              <w:rPr>
                                <w:noProof/>
                              </w:rPr>
                              <w:t>lectus consequat consequat. (10-15 lin</w:t>
                            </w:r>
                            <w:r w:rsidR="00134B7F">
                              <w:rPr>
                                <w:noProof/>
                              </w:rPr>
                              <w:t>es</w:t>
                            </w:r>
                            <w:r>
                              <w:rPr>
                                <w:noProof/>
                              </w:rPr>
                              <w:t>)</w:t>
                            </w:r>
                            <w:bookmarkEnd w:id="3"/>
                            <w:bookmarkEnd w:id="4"/>
                            <w:bookmarkEnd w:id="5"/>
                            <w:bookmarkEnd w:id="6"/>
                            <w:bookmarkEnd w:id="7"/>
                            <w:bookmarkEnd w:id="8"/>
                            <w:bookmarkEnd w:id="9"/>
                            <w:bookmarkEnd w:id="10"/>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EB8BD5" id="_x0000_t202" coordsize="21600,21600" o:spt="202" path="m,l,21600r21600,l21600,xe">
                <v:stroke joinstyle="miter"/>
                <v:path gradientshapeok="t" o:connecttype="rect"/>
              </v:shapetype>
              <v:shape id="Tekstfelt 2" o:spid="_x0000_s1026" type="#_x0000_t202" style="position:absolute;left:0;text-align:left;margin-left:218.8pt;margin-top:15.9pt;width:270pt;height:407.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">
                <v:textbox>
                  <w:txbxContent>
                    <w:p w14:paraId="24E7E52D" w14:textId="426F8CFE" w:rsidR="00B13A78" w:rsidRDefault="00B13A78" w:rsidP="00702166">
                      <w:pPr>
                        <w:pStyle w:val="Heading1"/>
                      </w:pPr>
                      <w:bookmarkStart w:id="11" w:name="_Toc532202063"/>
                      <w:r>
                        <w:t>Abstract/Resume</w:t>
                      </w:r>
                      <w:bookmarkEnd w:id="11"/>
                    </w:p>
                    <w:p w14:paraId="6F4FBB3F" w14:textId="77777777" w:rsidR="00B13A78" w:rsidRDefault="00B13A78" w:rsidP="00702166">
                      <w:pPr>
                        <w:spacing w:after="120"/>
                        <w:rPr>
                          <w:noProof/>
                        </w:rPr>
                      </w:pPr>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w:t>
                      </w:r>
                    </w:p>
                    <w:p w14:paraId="60CF602A" w14:textId="77777777" w:rsidR="00B13A78" w:rsidRDefault="00B13A78" w:rsidP="00702166">
                      <w:pPr>
                        <w:spacing w:after="120"/>
                        <w:rPr>
                          <w:noProof/>
                        </w:rPr>
                      </w:pPr>
                      <w:r>
                        <w:rPr>
                          <w:noProof/>
                        </w:rPr>
                        <w:t>Aenean nec lorem. In porttitor. Donec laoreet nonummy augue. Suspendisse dui purus, scelerisque at, vulputate vitae, pretium mattis, nunc. Mauris eget neque at sem venenatis eleifend. Ut nonummy. Fusce aliquet pede non pede. Suspendisse dapibus lorem pellentesque magna. Integer nulla.</w:t>
                      </w:r>
                    </w:p>
                    <w:p w14:paraId="36A183CB" w14:textId="46D3B135" w:rsidR="00B13A78" w:rsidRDefault="00B13A78" w:rsidP="00702166">
                      <w:r>
                        <w:rPr>
                          <w:noProof/>
                        </w:rPr>
                        <w:t xml:space="preserve">Donec blandit feugiat ligula. Donec hendrerit, felis et imperdiet euismod, purus ipsum pretium metus, in lacinia nulla nisl eget sapien. Donec ut est in </w:t>
                      </w:r>
                      <w:bookmarkStart w:id="12" w:name="_Hlk532201826"/>
                      <w:bookmarkStart w:id="13" w:name="_Hlk532201827"/>
                      <w:bookmarkStart w:id="14" w:name="_Hlk532201836"/>
                      <w:bookmarkStart w:id="15" w:name="_Hlk532201837"/>
                      <w:bookmarkStart w:id="16" w:name="_Hlk532201838"/>
                      <w:bookmarkStart w:id="17" w:name="_Hlk532201839"/>
                      <w:bookmarkStart w:id="18" w:name="_Hlk532201840"/>
                      <w:bookmarkStart w:id="19" w:name="_Hlk532201841"/>
                      <w:r>
                        <w:rPr>
                          <w:noProof/>
                        </w:rPr>
                        <w:t>lectus consequat consequat. (10-15 lin</w:t>
                      </w:r>
                      <w:r w:rsidR="00134B7F">
                        <w:rPr>
                          <w:noProof/>
                        </w:rPr>
                        <w:t>es</w:t>
                      </w:r>
                      <w:r>
                        <w:rPr>
                          <w:noProof/>
                        </w:rPr>
                        <w:t>)</w:t>
                      </w:r>
                      <w:bookmarkEnd w:id="12"/>
                      <w:bookmarkEnd w:id="13"/>
                      <w:bookmarkEnd w:id="14"/>
                      <w:bookmarkEnd w:id="15"/>
                      <w:bookmarkEnd w:id="16"/>
                      <w:bookmarkEnd w:id="17"/>
                      <w:bookmarkEnd w:id="18"/>
                      <w:bookmarkEnd w:id="19"/>
                    </w:p>
                  </w:txbxContent>
                </v:textbox>
                <w10:wrap type="tight" anchorx="margin"/>
              </v:shape>
            </w:pict>
          </mc:Fallback>
        </mc:AlternateContent>
      </w:r>
      <w:r w:rsidRPr="00543AB1">
        <w:rPr>
          <w:rStyle w:val="SubtleEmphasis"/>
          <w:sz w:val="32"/>
          <w:szCs w:val="32"/>
          <w:lang w:val="en-GB"/>
        </w:rPr>
        <w:t>IT-</w:t>
      </w:r>
      <w:r w:rsidR="005F73C6">
        <w:rPr>
          <w:rStyle w:val="SubtleEmphasis"/>
          <w:sz w:val="32"/>
          <w:szCs w:val="32"/>
          <w:lang w:val="en-GB"/>
        </w:rPr>
        <w:t>programme</w:t>
      </w:r>
    </w:p>
    <w:p w14:paraId="28CD616C" w14:textId="23DF4886" w:rsidR="00702166" w:rsidRPr="00543AB1" w:rsidRDefault="005F73C6" w:rsidP="00702166">
      <w:pPr>
        <w:pStyle w:val="Title"/>
        <w:rPr>
          <w:sz w:val="48"/>
          <w:szCs w:val="48"/>
          <w:lang w:val="en-GB"/>
        </w:rPr>
      </w:pPr>
      <w:r>
        <w:rPr>
          <w:sz w:val="48"/>
          <w:szCs w:val="48"/>
          <w:lang w:val="en-GB"/>
        </w:rPr>
        <w:t>Ap Degree in Computer Science</w:t>
      </w:r>
      <w:r w:rsidR="00702166" w:rsidRPr="00543AB1">
        <w:rPr>
          <w:sz w:val="48"/>
          <w:szCs w:val="48"/>
          <w:lang w:val="en-GB"/>
        </w:rPr>
        <w:t xml:space="preserve"> </w:t>
      </w:r>
    </w:p>
    <w:p w14:paraId="6A1F39B5" w14:textId="555DADCA" w:rsidR="00702166" w:rsidRPr="00543AB1" w:rsidRDefault="00B13A78" w:rsidP="00702166">
      <w:pPr>
        <w:spacing w:after="197"/>
        <w:ind w:left="-6" w:hanging="11"/>
        <w:rPr>
          <w:rStyle w:val="SubtleEmphasis"/>
          <w:sz w:val="32"/>
          <w:szCs w:val="32"/>
          <w:lang w:val="en-GB"/>
        </w:rPr>
      </w:pPr>
      <w:r>
        <w:rPr>
          <w:rStyle w:val="SubtleEmphasis"/>
          <w:sz w:val="32"/>
          <w:szCs w:val="32"/>
          <w:lang w:val="en-GB"/>
        </w:rPr>
        <w:t>Class</w:t>
      </w:r>
      <w:r w:rsidR="00702166" w:rsidRPr="00543AB1">
        <w:rPr>
          <w:rStyle w:val="SubtleEmphasis"/>
          <w:sz w:val="32"/>
          <w:szCs w:val="32"/>
          <w:lang w:val="en-GB"/>
        </w:rPr>
        <w:t>: &lt;&lt;</w:t>
      </w:r>
      <w:r>
        <w:rPr>
          <w:rStyle w:val="SubtleEmphasis"/>
          <w:sz w:val="32"/>
          <w:szCs w:val="32"/>
          <w:lang w:val="en-GB"/>
        </w:rPr>
        <w:t>Class name</w:t>
      </w:r>
      <w:r w:rsidR="00702166" w:rsidRPr="00543AB1">
        <w:rPr>
          <w:rStyle w:val="SubtleEmphasis"/>
          <w:sz w:val="32"/>
          <w:szCs w:val="32"/>
          <w:lang w:val="en-GB"/>
        </w:rPr>
        <w:t>&gt;&gt;</w:t>
      </w:r>
    </w:p>
    <w:p w14:paraId="646124E7" w14:textId="77777777" w:rsidR="00702166" w:rsidRPr="00543AB1" w:rsidRDefault="00702166" w:rsidP="00702166">
      <w:pPr>
        <w:spacing w:after="0"/>
        <w:ind w:left="-6" w:hanging="11"/>
        <w:rPr>
          <w:rStyle w:val="SubtleEmphasis"/>
          <w:sz w:val="32"/>
          <w:szCs w:val="32"/>
          <w:lang w:val="en-GB"/>
        </w:rPr>
      </w:pPr>
    </w:p>
    <w:p w14:paraId="4AF5CDEA" w14:textId="6E4E1F02" w:rsidR="00702166" w:rsidRPr="00543AB1" w:rsidRDefault="00B13A78" w:rsidP="00702166">
      <w:pPr>
        <w:spacing w:after="0"/>
        <w:ind w:left="-6" w:hanging="11"/>
        <w:rPr>
          <w:rStyle w:val="SubtleEmphasis"/>
          <w:sz w:val="32"/>
          <w:szCs w:val="32"/>
          <w:lang w:val="en-GB"/>
        </w:rPr>
      </w:pPr>
      <w:r>
        <w:rPr>
          <w:rStyle w:val="SubtleEmphasis"/>
          <w:sz w:val="32"/>
          <w:szCs w:val="32"/>
          <w:lang w:val="en-GB"/>
        </w:rPr>
        <w:t>Participants</w:t>
      </w:r>
      <w:r w:rsidR="00702166" w:rsidRPr="00543AB1">
        <w:rPr>
          <w:rStyle w:val="SubtleEmphasis"/>
          <w:sz w:val="32"/>
          <w:szCs w:val="32"/>
          <w:lang w:val="en-GB"/>
        </w:rPr>
        <w:t>:</w:t>
      </w:r>
    </w:p>
    <w:p w14:paraId="52E958D5" w14:textId="2EB877F4" w:rsidR="00702166" w:rsidRPr="00543AB1" w:rsidRDefault="00702166" w:rsidP="00702166">
      <w:pPr>
        <w:spacing w:after="0"/>
        <w:ind w:left="-6" w:hanging="11"/>
        <w:rPr>
          <w:rStyle w:val="SubtleEmphasis"/>
          <w:sz w:val="32"/>
          <w:szCs w:val="32"/>
          <w:lang w:val="en-GB"/>
        </w:rPr>
      </w:pPr>
      <w:r w:rsidRPr="00543AB1">
        <w:rPr>
          <w:rStyle w:val="SubtleEmphasis"/>
          <w:sz w:val="32"/>
          <w:szCs w:val="32"/>
          <w:lang w:val="en-GB"/>
        </w:rPr>
        <w:t>&lt;&lt;</w:t>
      </w:r>
      <w:r w:rsidR="00B13A78">
        <w:rPr>
          <w:rStyle w:val="SubtleEmphasis"/>
          <w:sz w:val="32"/>
          <w:szCs w:val="32"/>
          <w:lang w:val="en-GB"/>
        </w:rPr>
        <w:t>Participant 1</w:t>
      </w:r>
      <w:r w:rsidRPr="00543AB1">
        <w:rPr>
          <w:rStyle w:val="SubtleEmphasis"/>
          <w:sz w:val="32"/>
          <w:szCs w:val="32"/>
          <w:lang w:val="en-GB"/>
        </w:rPr>
        <w:t>&gt;&gt;</w:t>
      </w:r>
    </w:p>
    <w:p w14:paraId="5D01C083" w14:textId="09721969" w:rsidR="00702166" w:rsidRPr="00543AB1" w:rsidRDefault="00702166" w:rsidP="00702166">
      <w:pPr>
        <w:spacing w:after="0"/>
        <w:ind w:left="-6" w:hanging="11"/>
        <w:rPr>
          <w:rStyle w:val="SubtleEmphasis"/>
          <w:sz w:val="32"/>
          <w:szCs w:val="32"/>
          <w:lang w:val="en-GB"/>
        </w:rPr>
      </w:pPr>
      <w:r w:rsidRPr="00543AB1">
        <w:rPr>
          <w:rStyle w:val="SubtleEmphasis"/>
          <w:sz w:val="32"/>
          <w:szCs w:val="32"/>
          <w:lang w:val="en-GB"/>
        </w:rPr>
        <w:t>&lt;&lt;</w:t>
      </w:r>
      <w:r w:rsidR="00B13A78">
        <w:rPr>
          <w:rStyle w:val="SubtleEmphasis"/>
          <w:sz w:val="32"/>
          <w:szCs w:val="32"/>
          <w:lang w:val="en-GB"/>
        </w:rPr>
        <w:t>Participant 2</w:t>
      </w:r>
      <w:r w:rsidRPr="00543AB1">
        <w:rPr>
          <w:rStyle w:val="SubtleEmphasis"/>
          <w:sz w:val="32"/>
          <w:szCs w:val="32"/>
          <w:lang w:val="en-GB"/>
        </w:rPr>
        <w:t>&gt;&gt;</w:t>
      </w:r>
    </w:p>
    <w:p w14:paraId="27435954" w14:textId="7561E921" w:rsidR="00702166" w:rsidRPr="00543AB1" w:rsidRDefault="00702166" w:rsidP="00702166">
      <w:pPr>
        <w:spacing w:after="0"/>
        <w:ind w:left="-6" w:hanging="11"/>
        <w:rPr>
          <w:rStyle w:val="SubtleEmphasis"/>
          <w:sz w:val="32"/>
          <w:szCs w:val="32"/>
          <w:lang w:val="en-GB"/>
        </w:rPr>
      </w:pPr>
      <w:r w:rsidRPr="00543AB1">
        <w:rPr>
          <w:rStyle w:val="SubtleEmphasis"/>
          <w:sz w:val="32"/>
          <w:szCs w:val="32"/>
          <w:lang w:val="en-GB"/>
        </w:rPr>
        <w:t>&lt;&lt;</w:t>
      </w:r>
      <w:r w:rsidR="00B13A78">
        <w:rPr>
          <w:rStyle w:val="SubtleEmphasis"/>
          <w:sz w:val="32"/>
          <w:szCs w:val="32"/>
          <w:lang w:val="en-GB"/>
        </w:rPr>
        <w:t>Participant …</w:t>
      </w:r>
      <w:r w:rsidRPr="00543AB1">
        <w:rPr>
          <w:rStyle w:val="SubtleEmphasis"/>
          <w:sz w:val="32"/>
          <w:szCs w:val="32"/>
          <w:lang w:val="en-GB"/>
        </w:rPr>
        <w:t>&gt;&gt;</w:t>
      </w:r>
    </w:p>
    <w:p w14:paraId="5DC6A908" w14:textId="213BAC57" w:rsidR="00702166" w:rsidRPr="00543AB1" w:rsidRDefault="00702166" w:rsidP="00702166">
      <w:pPr>
        <w:spacing w:after="197"/>
        <w:ind w:left="-6" w:hanging="11"/>
        <w:rPr>
          <w:rStyle w:val="SubtleEmphasis"/>
          <w:sz w:val="32"/>
          <w:szCs w:val="32"/>
          <w:lang w:val="en-GB"/>
        </w:rPr>
      </w:pPr>
      <w:r w:rsidRPr="00543AB1">
        <w:rPr>
          <w:rStyle w:val="SubtleEmphasis"/>
          <w:sz w:val="32"/>
          <w:szCs w:val="32"/>
          <w:lang w:val="en-GB"/>
        </w:rPr>
        <w:t>&lt;&lt;</w:t>
      </w:r>
      <w:r w:rsidR="00B13A78">
        <w:rPr>
          <w:rStyle w:val="SubtleEmphasis"/>
          <w:sz w:val="32"/>
          <w:szCs w:val="32"/>
          <w:lang w:val="en-GB"/>
        </w:rPr>
        <w:t>Participant n</w:t>
      </w:r>
      <w:r w:rsidRPr="00543AB1">
        <w:rPr>
          <w:rStyle w:val="SubtleEmphasis"/>
          <w:sz w:val="32"/>
          <w:szCs w:val="32"/>
          <w:lang w:val="en-GB"/>
        </w:rPr>
        <w:t>&gt;&gt;</w:t>
      </w:r>
    </w:p>
    <w:p w14:paraId="6E2A1DC5" w14:textId="507B6A4A" w:rsidR="00702166" w:rsidRPr="00543AB1" w:rsidRDefault="00702166" w:rsidP="00702166">
      <w:pPr>
        <w:spacing w:after="197"/>
        <w:ind w:left="-6" w:hanging="11"/>
        <w:rPr>
          <w:rStyle w:val="SubtleEmphasis"/>
          <w:sz w:val="32"/>
          <w:szCs w:val="32"/>
          <w:lang w:val="en-GB"/>
        </w:rPr>
      </w:pPr>
    </w:p>
    <w:p w14:paraId="294F769E" w14:textId="28885E3C" w:rsidR="00702166" w:rsidRPr="00543AB1" w:rsidRDefault="00B13A78" w:rsidP="00702166">
      <w:pPr>
        <w:spacing w:after="197"/>
        <w:ind w:left="-6" w:hanging="11"/>
        <w:rPr>
          <w:rStyle w:val="SubtleEmphasis"/>
          <w:sz w:val="32"/>
          <w:szCs w:val="32"/>
          <w:lang w:val="en-GB"/>
        </w:rPr>
      </w:pPr>
      <w:r>
        <w:rPr>
          <w:rStyle w:val="SubtleEmphasis"/>
          <w:sz w:val="32"/>
          <w:szCs w:val="32"/>
          <w:lang w:val="en-GB"/>
        </w:rPr>
        <w:t>Supervisor</w:t>
      </w:r>
      <w:r w:rsidR="00702166" w:rsidRPr="00543AB1">
        <w:rPr>
          <w:rStyle w:val="SubtleEmphasis"/>
          <w:sz w:val="32"/>
          <w:szCs w:val="32"/>
          <w:lang w:val="en-GB"/>
        </w:rPr>
        <w:t xml:space="preserve">: </w:t>
      </w:r>
      <w:r w:rsidR="00662181" w:rsidRPr="00543AB1">
        <w:rPr>
          <w:rStyle w:val="SubtleEmphasis"/>
          <w:sz w:val="32"/>
          <w:szCs w:val="32"/>
          <w:lang w:val="en-GB"/>
        </w:rPr>
        <w:br/>
      </w:r>
      <w:r w:rsidR="00702166" w:rsidRPr="00543AB1">
        <w:rPr>
          <w:rStyle w:val="SubtleEmphasis"/>
          <w:sz w:val="32"/>
          <w:szCs w:val="32"/>
          <w:lang w:val="en-GB"/>
        </w:rPr>
        <w:t>&lt;&lt;</w:t>
      </w:r>
      <w:r>
        <w:rPr>
          <w:rStyle w:val="SubtleEmphasis"/>
          <w:sz w:val="32"/>
          <w:szCs w:val="32"/>
          <w:lang w:val="en-GB"/>
        </w:rPr>
        <w:t>Supervisor name</w:t>
      </w:r>
      <w:r w:rsidR="00702166" w:rsidRPr="00543AB1">
        <w:rPr>
          <w:rStyle w:val="SubtleEmphasis"/>
          <w:sz w:val="32"/>
          <w:szCs w:val="32"/>
          <w:lang w:val="en-GB"/>
        </w:rPr>
        <w:t>&gt;&gt;</w:t>
      </w:r>
    </w:p>
    <w:p w14:paraId="3C1AA057" w14:textId="77777777" w:rsidR="00662181" w:rsidRPr="00543AB1" w:rsidRDefault="00662181" w:rsidP="00702166">
      <w:pPr>
        <w:spacing w:after="197"/>
        <w:ind w:left="-6" w:hanging="11"/>
        <w:rPr>
          <w:rStyle w:val="SubtleEmphasis"/>
          <w:sz w:val="32"/>
          <w:szCs w:val="32"/>
          <w:lang w:val="en-GB"/>
        </w:rPr>
      </w:pPr>
    </w:p>
    <w:p w14:paraId="6C581734" w14:textId="5FD6B36B" w:rsidR="00227E30" w:rsidRPr="00543AB1" w:rsidRDefault="00227E30" w:rsidP="00227E30">
      <w:pPr>
        <w:spacing w:after="0"/>
        <w:ind w:left="-6" w:hanging="11"/>
        <w:rPr>
          <w:rStyle w:val="SubtleEmphasis"/>
          <w:sz w:val="28"/>
          <w:szCs w:val="28"/>
          <w:lang w:val="en-GB"/>
        </w:rPr>
      </w:pPr>
      <w:r w:rsidRPr="00543AB1">
        <w:rPr>
          <w:rStyle w:val="SubtleEmphasis"/>
          <w:sz w:val="28"/>
          <w:szCs w:val="28"/>
          <w:lang w:val="en-GB"/>
        </w:rPr>
        <w:t>Repo</w:t>
      </w:r>
      <w:r w:rsidR="00662181" w:rsidRPr="00543AB1">
        <w:rPr>
          <w:rStyle w:val="SubtleEmphasis"/>
          <w:sz w:val="28"/>
          <w:szCs w:val="28"/>
          <w:lang w:val="en-GB"/>
        </w:rPr>
        <w:t>s</w:t>
      </w:r>
      <w:r w:rsidRPr="00543AB1">
        <w:rPr>
          <w:rStyle w:val="SubtleEmphasis"/>
          <w:sz w:val="28"/>
          <w:szCs w:val="28"/>
          <w:lang w:val="en-GB"/>
        </w:rPr>
        <w:t>itory</w:t>
      </w:r>
      <w:r w:rsidR="00BB6AED" w:rsidRPr="00543AB1">
        <w:rPr>
          <w:rStyle w:val="SubtleEmphasis"/>
          <w:sz w:val="28"/>
          <w:szCs w:val="28"/>
          <w:lang w:val="en-GB"/>
        </w:rPr>
        <w:t xml:space="preserve"> path</w:t>
      </w:r>
      <w:r w:rsidRPr="00543AB1">
        <w:rPr>
          <w:rStyle w:val="SubtleEmphasis"/>
          <w:sz w:val="28"/>
          <w:szCs w:val="28"/>
          <w:lang w:val="en-GB"/>
        </w:rPr>
        <w:t>:&lt;&lt;</w:t>
      </w:r>
      <w:r w:rsidR="00662181" w:rsidRPr="00543AB1">
        <w:rPr>
          <w:rStyle w:val="SubtleEmphasis"/>
          <w:sz w:val="28"/>
          <w:szCs w:val="28"/>
          <w:lang w:val="en-GB"/>
        </w:rPr>
        <w:t>p</w:t>
      </w:r>
      <w:r w:rsidR="004A76D8" w:rsidRPr="00543AB1">
        <w:rPr>
          <w:rStyle w:val="SubtleEmphasis"/>
          <w:sz w:val="28"/>
          <w:szCs w:val="28"/>
          <w:lang w:val="en-GB"/>
        </w:rPr>
        <w:t>ath name</w:t>
      </w:r>
      <w:r w:rsidRPr="00543AB1">
        <w:rPr>
          <w:rStyle w:val="SubtleEmphasis"/>
          <w:sz w:val="28"/>
          <w:szCs w:val="28"/>
          <w:lang w:val="en-GB"/>
        </w:rPr>
        <w:t>&gt;&gt;</w:t>
      </w:r>
    </w:p>
    <w:p w14:paraId="3745477D" w14:textId="16710922" w:rsidR="004A76D8" w:rsidRPr="00543AB1" w:rsidRDefault="004A76D8" w:rsidP="004A76D8">
      <w:pPr>
        <w:spacing w:after="0"/>
        <w:ind w:left="-6" w:hanging="11"/>
        <w:rPr>
          <w:rStyle w:val="SubtleEmphasis"/>
          <w:sz w:val="28"/>
          <w:szCs w:val="28"/>
          <w:lang w:val="en-GB"/>
        </w:rPr>
      </w:pPr>
      <w:r w:rsidRPr="00543AB1">
        <w:rPr>
          <w:rStyle w:val="SubtleEmphasis"/>
          <w:sz w:val="28"/>
          <w:szCs w:val="28"/>
          <w:lang w:val="en-GB"/>
        </w:rPr>
        <w:t>Repo</w:t>
      </w:r>
      <w:r w:rsidR="00662181" w:rsidRPr="00543AB1">
        <w:rPr>
          <w:rStyle w:val="SubtleEmphasis"/>
          <w:sz w:val="28"/>
          <w:szCs w:val="28"/>
          <w:lang w:val="en-GB"/>
        </w:rPr>
        <w:t>s</w:t>
      </w:r>
      <w:r w:rsidRPr="00543AB1">
        <w:rPr>
          <w:rStyle w:val="SubtleEmphasis"/>
          <w:sz w:val="28"/>
          <w:szCs w:val="28"/>
          <w:lang w:val="en-GB"/>
        </w:rPr>
        <w:t>itory number:&lt;&lt;</w:t>
      </w:r>
      <w:r w:rsidR="00662181" w:rsidRPr="00543AB1">
        <w:rPr>
          <w:rStyle w:val="SubtleEmphasis"/>
          <w:sz w:val="28"/>
          <w:szCs w:val="28"/>
          <w:lang w:val="en-GB"/>
        </w:rPr>
        <w:t>version</w:t>
      </w:r>
      <w:r w:rsidRPr="00543AB1">
        <w:rPr>
          <w:rStyle w:val="SubtleEmphasis"/>
          <w:sz w:val="28"/>
          <w:szCs w:val="28"/>
          <w:lang w:val="en-GB"/>
        </w:rPr>
        <w:t xml:space="preserve"> n</w:t>
      </w:r>
      <w:r w:rsidR="00662181" w:rsidRPr="00543AB1">
        <w:rPr>
          <w:rStyle w:val="SubtleEmphasis"/>
          <w:sz w:val="28"/>
          <w:szCs w:val="28"/>
          <w:lang w:val="en-GB"/>
        </w:rPr>
        <w:t>o</w:t>
      </w:r>
      <w:r w:rsidRPr="00543AB1">
        <w:rPr>
          <w:rStyle w:val="SubtleEmphasis"/>
          <w:sz w:val="28"/>
          <w:szCs w:val="28"/>
          <w:lang w:val="en-GB"/>
        </w:rPr>
        <w:t>&gt;&gt;</w:t>
      </w:r>
    </w:p>
    <w:p w14:paraId="1301EA0E" w14:textId="3420EBF8" w:rsidR="00702166" w:rsidRPr="00543AB1" w:rsidRDefault="00702166" w:rsidP="00E92B93">
      <w:pPr>
        <w:pStyle w:val="Subtitle"/>
        <w:rPr>
          <w:sz w:val="32"/>
          <w:szCs w:val="32"/>
          <w:lang w:val="en-GB"/>
        </w:rPr>
      </w:pPr>
    </w:p>
    <w:p w14:paraId="03BCAEC8" w14:textId="63058435" w:rsidR="00702166" w:rsidRPr="00543AB1" w:rsidRDefault="00B13A78" w:rsidP="007E41E8">
      <w:pPr>
        <w:pStyle w:val="Subtitle"/>
        <w:rPr>
          <w:sz w:val="32"/>
          <w:szCs w:val="32"/>
          <w:lang w:val="en-GB"/>
        </w:rPr>
      </w:pPr>
      <w:r>
        <w:rPr>
          <w:sz w:val="32"/>
          <w:szCs w:val="32"/>
          <w:lang w:val="en-GB"/>
        </w:rPr>
        <w:t>N</w:t>
      </w:r>
      <w:r w:rsidRPr="00543AB1">
        <w:rPr>
          <w:sz w:val="32"/>
          <w:szCs w:val="32"/>
          <w:lang w:val="en-GB"/>
        </w:rPr>
        <w:t>ormal</w:t>
      </w:r>
      <w:r>
        <w:rPr>
          <w:sz w:val="32"/>
          <w:szCs w:val="32"/>
          <w:lang w:val="en-GB"/>
        </w:rPr>
        <w:t xml:space="preserve"> pages</w:t>
      </w:r>
      <w:r w:rsidRPr="00543AB1">
        <w:rPr>
          <w:sz w:val="32"/>
          <w:szCs w:val="32"/>
          <w:lang w:val="en-GB"/>
        </w:rPr>
        <w:t>/</w:t>
      </w:r>
      <w:r>
        <w:rPr>
          <w:sz w:val="32"/>
          <w:szCs w:val="32"/>
          <w:lang w:val="en-GB"/>
        </w:rPr>
        <w:t>characters</w:t>
      </w:r>
      <w:r w:rsidR="00702166" w:rsidRPr="00543AB1">
        <w:rPr>
          <w:sz w:val="32"/>
          <w:szCs w:val="32"/>
          <w:lang w:val="en-GB"/>
        </w:rPr>
        <w:t xml:space="preserve">: </w:t>
      </w:r>
      <w:proofErr w:type="gramStart"/>
      <w:r w:rsidR="00702166" w:rsidRPr="00543AB1">
        <w:rPr>
          <w:sz w:val="32"/>
          <w:szCs w:val="32"/>
          <w:lang w:val="en-GB"/>
        </w:rPr>
        <w:t>X,X</w:t>
      </w:r>
      <w:proofErr w:type="gramEnd"/>
      <w:r w:rsidR="007E41E8" w:rsidRPr="00543AB1">
        <w:rPr>
          <w:rStyle w:val="FootnoteReference"/>
          <w:sz w:val="32"/>
          <w:szCs w:val="32"/>
          <w:lang w:val="en-GB"/>
        </w:rPr>
        <w:footnoteReference w:id="3"/>
      </w:r>
      <w:r w:rsidR="00702166" w:rsidRPr="00543AB1">
        <w:rPr>
          <w:sz w:val="32"/>
          <w:szCs w:val="32"/>
          <w:lang w:val="en-GB"/>
        </w:rPr>
        <w:t xml:space="preserve"> </w:t>
      </w:r>
      <w:r>
        <w:rPr>
          <w:sz w:val="32"/>
          <w:szCs w:val="32"/>
          <w:lang w:val="en-GB"/>
        </w:rPr>
        <w:t>pages</w:t>
      </w:r>
      <w:r w:rsidR="00702166" w:rsidRPr="00543AB1">
        <w:rPr>
          <w:sz w:val="32"/>
          <w:szCs w:val="32"/>
          <w:lang w:val="en-GB"/>
        </w:rPr>
        <w:t xml:space="preserve">/XXXXX </w:t>
      </w:r>
      <w:r w:rsidR="001D4295">
        <w:rPr>
          <w:sz w:val="32"/>
          <w:szCs w:val="32"/>
          <w:lang w:val="en-GB"/>
        </w:rPr>
        <w:t>characters</w:t>
      </w:r>
      <w:r w:rsidR="00702166" w:rsidRPr="00543AB1">
        <w:rPr>
          <w:rStyle w:val="FootnoteReference"/>
          <w:sz w:val="32"/>
          <w:szCs w:val="32"/>
          <w:lang w:val="en-GB"/>
        </w:rPr>
        <w:footnoteReference w:id="4"/>
      </w:r>
      <w:r w:rsidR="00702166" w:rsidRPr="00543AB1">
        <w:rPr>
          <w:sz w:val="32"/>
          <w:szCs w:val="32"/>
          <w:lang w:val="en-GB"/>
        </w:rPr>
        <w:br w:type="page"/>
      </w:r>
    </w:p>
    <w:p w14:paraId="52823A4B" w14:textId="50E327C2" w:rsidR="00C5037D" w:rsidRPr="00543AB1" w:rsidRDefault="00DA1141" w:rsidP="0008471A">
      <w:pPr>
        <w:pStyle w:val="Heading1"/>
        <w:rPr>
          <w:i/>
          <w:lang w:val="en-GB"/>
        </w:rPr>
      </w:pPr>
      <w:bookmarkStart w:id="20" w:name="_Toc532202070"/>
      <w:r w:rsidRPr="00543AB1">
        <w:rPr>
          <w:lang w:val="en-GB"/>
        </w:rPr>
        <w:lastRenderedPageBreak/>
        <w:t>Literatur</w:t>
      </w:r>
      <w:r w:rsidR="00E11E66">
        <w:rPr>
          <w:lang w:val="en-GB"/>
        </w:rPr>
        <w:t>e</w:t>
      </w:r>
      <w:r w:rsidRPr="00543AB1">
        <w:rPr>
          <w:lang w:val="en-GB"/>
        </w:rPr>
        <w:t xml:space="preserve"> </w:t>
      </w:r>
      <w:bookmarkEnd w:id="20"/>
    </w:p>
    <w:p w14:paraId="239F688B" w14:textId="3066549D" w:rsidR="00FD75D0" w:rsidRPr="00FD75D0" w:rsidRDefault="0008471A" w:rsidP="00FD75D0">
      <w:pPr>
        <w:widowControl w:val="0"/>
        <w:autoSpaceDE w:val="0"/>
        <w:autoSpaceDN w:val="0"/>
        <w:adjustRightInd w:val="0"/>
        <w:spacing w:line="240" w:lineRule="auto"/>
        <w:ind w:left="640" w:hanging="640"/>
        <w:rPr>
          <w:rFonts w:ascii="Calibri" w:hAnsi="Calibri" w:cs="Calibri"/>
          <w:noProof/>
          <w:szCs w:val="24"/>
        </w:rPr>
      </w:pPr>
      <w:r w:rsidRPr="00543AB1">
        <w:rPr>
          <w:lang w:val="en-GB"/>
        </w:rPr>
        <w:fldChar w:fldCharType="begin" w:fldLock="1"/>
      </w:r>
      <w:r w:rsidRPr="00543AB1">
        <w:rPr>
          <w:lang w:val="en-GB"/>
        </w:rPr>
        <w:instrText xml:space="preserve">ADDIN Mendeley Bibliography CSL_BIBLIOGRAPHY </w:instrText>
      </w:r>
      <w:r w:rsidRPr="00543AB1">
        <w:rPr>
          <w:lang w:val="en-GB"/>
        </w:rPr>
        <w:fldChar w:fldCharType="separate"/>
      </w:r>
      <w:r w:rsidR="00FD75D0" w:rsidRPr="00FD75D0">
        <w:rPr>
          <w:rFonts w:ascii="Calibri" w:hAnsi="Calibri" w:cs="Calibri"/>
          <w:noProof/>
          <w:szCs w:val="24"/>
        </w:rPr>
        <w:t>[1]</w:t>
      </w:r>
      <w:r w:rsidR="00FD75D0" w:rsidRPr="00FD75D0">
        <w:rPr>
          <w:rFonts w:ascii="Calibri" w:hAnsi="Calibri" w:cs="Calibri"/>
          <w:noProof/>
          <w:szCs w:val="24"/>
        </w:rPr>
        <w:tab/>
        <w:t>F. Nordbjerg, “Report writing guide University College of Northern Denmark Technology and Business ; The IT programmes,” no. August, pp. 1–10, 2011.</w:t>
      </w:r>
    </w:p>
    <w:p w14:paraId="357A5046" w14:textId="77777777" w:rsidR="00FD75D0" w:rsidRPr="00FD75D0" w:rsidRDefault="00FD75D0" w:rsidP="00FD75D0">
      <w:pPr>
        <w:widowControl w:val="0"/>
        <w:autoSpaceDE w:val="0"/>
        <w:autoSpaceDN w:val="0"/>
        <w:adjustRightInd w:val="0"/>
        <w:spacing w:line="240" w:lineRule="auto"/>
        <w:ind w:left="640" w:hanging="640"/>
        <w:rPr>
          <w:rFonts w:ascii="Calibri" w:hAnsi="Calibri" w:cs="Calibri"/>
          <w:noProof/>
        </w:rPr>
      </w:pPr>
      <w:r w:rsidRPr="00FD75D0">
        <w:rPr>
          <w:rFonts w:ascii="Calibri" w:hAnsi="Calibri" w:cs="Calibri"/>
          <w:noProof/>
          <w:szCs w:val="24"/>
        </w:rPr>
        <w:t>[2]</w:t>
      </w:r>
      <w:r w:rsidRPr="00FD75D0">
        <w:rPr>
          <w:rFonts w:ascii="Calibri" w:hAnsi="Calibri" w:cs="Calibri"/>
          <w:noProof/>
          <w:szCs w:val="24"/>
        </w:rPr>
        <w:tab/>
        <w:t>“Curriculum for theAcademy ProfessionDegree Programme inComputer Science Institutional Part.” [Online]. Available: https://www.ucn.dk/Files/Billeder/ucn/Uddannelser/Datamatiker/Curriculum-institutional-section-2019-Computer-Science-UCN.pdf. [Accessed: 18-Sep-2019].</w:t>
      </w:r>
    </w:p>
    <w:p w14:paraId="66944B07" w14:textId="121F6A7C" w:rsidR="0008471A" w:rsidRPr="00543AB1" w:rsidRDefault="0008471A" w:rsidP="00DD3CB0">
      <w:pPr>
        <w:widowControl w:val="0"/>
        <w:autoSpaceDE w:val="0"/>
        <w:autoSpaceDN w:val="0"/>
        <w:adjustRightInd w:val="0"/>
        <w:spacing w:line="240" w:lineRule="auto"/>
        <w:ind w:left="640" w:hanging="640"/>
        <w:rPr>
          <w:lang w:val="en-GB"/>
        </w:rPr>
      </w:pPr>
      <w:r w:rsidRPr="00543AB1">
        <w:rPr>
          <w:lang w:val="en-GB"/>
        </w:rPr>
        <w:fldChar w:fldCharType="end"/>
      </w:r>
    </w:p>
    <w:p w14:paraId="5F7ED7C4" w14:textId="77777777" w:rsidR="007E41E8" w:rsidRPr="00543AB1" w:rsidRDefault="007E41E8">
      <w:pPr>
        <w:spacing w:after="160" w:line="259" w:lineRule="auto"/>
        <w:rPr>
          <w:rFonts w:asciiTheme="majorHAnsi" w:eastAsiaTheme="majorEastAsia" w:hAnsiTheme="majorHAnsi" w:cstheme="majorBidi"/>
          <w:color w:val="2F5496" w:themeColor="accent1" w:themeShade="BF"/>
          <w:sz w:val="32"/>
          <w:szCs w:val="32"/>
          <w:lang w:val="en-GB"/>
        </w:rPr>
      </w:pPr>
      <w:bookmarkStart w:id="21" w:name="_Toc532202071"/>
      <w:r w:rsidRPr="00543AB1">
        <w:rPr>
          <w:lang w:val="en-GB"/>
        </w:rPr>
        <w:br w:type="page"/>
      </w:r>
    </w:p>
    <w:p w14:paraId="560E2290" w14:textId="39221614" w:rsidR="00DA1141" w:rsidRPr="00543AB1" w:rsidRDefault="00FD75D0" w:rsidP="00DA1141">
      <w:pPr>
        <w:pStyle w:val="Heading1"/>
        <w:rPr>
          <w:lang w:val="en-GB"/>
        </w:rPr>
      </w:pPr>
      <w:r>
        <w:rPr>
          <w:lang w:val="en-GB"/>
        </w:rPr>
        <w:lastRenderedPageBreak/>
        <w:t>Appendices</w:t>
      </w:r>
      <w:r w:rsidR="00DA1141" w:rsidRPr="00543AB1">
        <w:rPr>
          <w:lang w:val="en-GB"/>
        </w:rPr>
        <w:t xml:space="preserve"> (</w:t>
      </w:r>
      <w:r>
        <w:rPr>
          <w:lang w:val="en-GB"/>
        </w:rPr>
        <w:t>only include appendices central for the report</w:t>
      </w:r>
      <w:r>
        <w:rPr>
          <w:lang w:val="en-GB"/>
        </w:rPr>
        <w:fldChar w:fldCharType="begin" w:fldLock="1"/>
      </w:r>
      <w:r>
        <w:rPr>
          <w:lang w:val="en-GB"/>
        </w:rPr>
        <w:instrText>ADDIN CSL_CITATION {"citationItems":[{"id":"ITEM-1","itemData":{"author":[{"dropping-particle":"","family":"Nordbjerg","given":"Finn","non-dropping-particle":"","parse-names":false,"suffix":""}],"id":"ITEM-1","issue":"August","issued":{"date-parts":[["2011"]]},"page":"1-10","title":"Report writing guide University College of Northern Denmark Technology and Business ; The IT programmes","type":"article-journal"},"uris":["http://www.mendeley.com/documents/?uuid=6745db49-9745-40b0-95ab-82b85fb2f75f"]}],"mendeley":{"formattedCitation":"[1]","plainTextFormattedCitation":"[1]"},"properties":{"noteIndex":0},"schema":"https://github.com/citation-style-language/schema/raw/master/csl-citation.json"}</w:instrText>
      </w:r>
      <w:r>
        <w:rPr>
          <w:lang w:val="en-GB"/>
        </w:rPr>
        <w:fldChar w:fldCharType="separate"/>
      </w:r>
      <w:r w:rsidRPr="00FD75D0">
        <w:rPr>
          <w:noProof/>
          <w:lang w:val="en-GB"/>
        </w:rPr>
        <w:t>[1]</w:t>
      </w:r>
      <w:r>
        <w:rPr>
          <w:lang w:val="en-GB"/>
        </w:rPr>
        <w:fldChar w:fldCharType="end"/>
      </w:r>
      <w:r w:rsidR="00DA1141" w:rsidRPr="00543AB1">
        <w:rPr>
          <w:lang w:val="en-GB"/>
        </w:rPr>
        <w:t>)</w:t>
      </w:r>
      <w:bookmarkEnd w:id="21"/>
    </w:p>
    <w:p w14:paraId="1395AB25" w14:textId="0944D27C" w:rsidR="00DA1141" w:rsidRPr="00543AB1" w:rsidRDefault="00FD75D0" w:rsidP="00E6306E">
      <w:pPr>
        <w:pStyle w:val="Heading2"/>
        <w:rPr>
          <w:lang w:val="en-GB"/>
        </w:rPr>
      </w:pPr>
      <w:bookmarkStart w:id="22" w:name="_Toc532202072"/>
      <w:r>
        <w:rPr>
          <w:lang w:val="en-GB"/>
        </w:rPr>
        <w:t>Appendix</w:t>
      </w:r>
      <w:r w:rsidR="00DA1141" w:rsidRPr="00543AB1">
        <w:rPr>
          <w:lang w:val="en-GB"/>
        </w:rPr>
        <w:t xml:space="preserve"> 1</w:t>
      </w:r>
      <w:bookmarkEnd w:id="22"/>
    </w:p>
    <w:p w14:paraId="476EB5C0" w14:textId="16C3E8DB" w:rsidR="00D72776" w:rsidRPr="00543AB1" w:rsidRDefault="00FD75D0" w:rsidP="00E6306E">
      <w:pPr>
        <w:pStyle w:val="Heading2"/>
        <w:rPr>
          <w:lang w:val="en-GB"/>
        </w:rPr>
      </w:pPr>
      <w:bookmarkStart w:id="23" w:name="_Toc532202073"/>
      <w:r>
        <w:rPr>
          <w:lang w:val="en-GB"/>
        </w:rPr>
        <w:t>Appendix</w:t>
      </w:r>
      <w:r w:rsidR="00DA1141" w:rsidRPr="00543AB1">
        <w:rPr>
          <w:lang w:val="en-GB"/>
        </w:rPr>
        <w:t xml:space="preserve"> 2</w:t>
      </w:r>
      <w:bookmarkEnd w:id="23"/>
      <w:r w:rsidR="00DA1141" w:rsidRPr="00543AB1">
        <w:rPr>
          <w:lang w:val="en-GB"/>
        </w:rPr>
        <w:cr/>
      </w:r>
    </w:p>
    <w:sectPr w:rsidR="00D72776" w:rsidRPr="00543AB1" w:rsidSect="000C28F5">
      <w:headerReference w:type="default" r:id="rId13"/>
      <w:footerReference w:type="default" r:id="rId14"/>
      <w:pgSz w:w="11906" w:h="16838"/>
      <w:pgMar w:top="1134" w:right="1134" w:bottom="1134" w:left="1134"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EA63AE" w14:textId="77777777" w:rsidR="00F51E0F" w:rsidRDefault="00F51E0F" w:rsidP="004A5C91">
      <w:pPr>
        <w:spacing w:after="0" w:line="240" w:lineRule="auto"/>
      </w:pPr>
      <w:r>
        <w:separator/>
      </w:r>
    </w:p>
  </w:endnote>
  <w:endnote w:type="continuationSeparator" w:id="0">
    <w:p w14:paraId="55865D32" w14:textId="77777777" w:rsidR="00F51E0F" w:rsidRDefault="00F51E0F" w:rsidP="004A5C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5148978"/>
      <w:docPartObj>
        <w:docPartGallery w:val="Page Numbers (Bottom of Page)"/>
        <w:docPartUnique/>
      </w:docPartObj>
    </w:sdtPr>
    <w:sdtEndPr/>
    <w:sdtContent>
      <w:sdt>
        <w:sdtPr>
          <w:id w:val="-1769616900"/>
          <w:docPartObj>
            <w:docPartGallery w:val="Page Numbers (Top of Page)"/>
            <w:docPartUnique/>
          </w:docPartObj>
        </w:sdtPr>
        <w:sdtEndPr/>
        <w:sdtContent>
          <w:p w14:paraId="16FA47E0" w14:textId="62FD7B64" w:rsidR="00B13A78" w:rsidRDefault="00E11E66">
            <w:pPr>
              <w:pStyle w:val="Footer"/>
              <w:jc w:val="right"/>
            </w:pPr>
            <w:r>
              <w:t>Pag</w:t>
            </w:r>
            <w:r w:rsidR="00FD75D0">
              <w:t>e</w:t>
            </w:r>
            <w:r w:rsidR="00B13A78">
              <w:t xml:space="preserve"> </w:t>
            </w:r>
            <w:r w:rsidR="00B13A78">
              <w:rPr>
                <w:b/>
                <w:bCs/>
                <w:szCs w:val="24"/>
              </w:rPr>
              <w:fldChar w:fldCharType="begin"/>
            </w:r>
            <w:r w:rsidR="00B13A78">
              <w:rPr>
                <w:b/>
                <w:bCs/>
              </w:rPr>
              <w:instrText>PAGE</w:instrText>
            </w:r>
            <w:r w:rsidR="00B13A78">
              <w:rPr>
                <w:b/>
                <w:bCs/>
                <w:szCs w:val="24"/>
              </w:rPr>
              <w:fldChar w:fldCharType="separate"/>
            </w:r>
            <w:r w:rsidR="00B13A78">
              <w:rPr>
                <w:b/>
                <w:bCs/>
              </w:rPr>
              <w:t>2</w:t>
            </w:r>
            <w:r w:rsidR="00B13A78">
              <w:rPr>
                <w:b/>
                <w:bCs/>
                <w:szCs w:val="24"/>
              </w:rPr>
              <w:fldChar w:fldCharType="end"/>
            </w:r>
            <w:r w:rsidR="00B13A78">
              <w:t xml:space="preserve"> </w:t>
            </w:r>
            <w:r w:rsidR="00FD75D0">
              <w:t>o</w:t>
            </w:r>
            <w:r w:rsidR="00B13A78">
              <w:t xml:space="preserve">f </w:t>
            </w:r>
            <w:r w:rsidR="00B13A78">
              <w:rPr>
                <w:b/>
                <w:bCs/>
                <w:szCs w:val="24"/>
              </w:rPr>
              <w:fldChar w:fldCharType="begin"/>
            </w:r>
            <w:r w:rsidR="00B13A78">
              <w:rPr>
                <w:b/>
                <w:bCs/>
              </w:rPr>
              <w:instrText>NUMPAGES</w:instrText>
            </w:r>
            <w:r w:rsidR="00B13A78">
              <w:rPr>
                <w:b/>
                <w:bCs/>
                <w:szCs w:val="24"/>
              </w:rPr>
              <w:fldChar w:fldCharType="separate"/>
            </w:r>
            <w:r w:rsidR="00B13A78">
              <w:rPr>
                <w:b/>
                <w:bCs/>
              </w:rPr>
              <w:t>2</w:t>
            </w:r>
            <w:r w:rsidR="00B13A78">
              <w:rPr>
                <w:b/>
                <w:bCs/>
                <w:szCs w:val="24"/>
              </w:rPr>
              <w:fldChar w:fldCharType="end"/>
            </w:r>
          </w:p>
        </w:sdtContent>
      </w:sdt>
    </w:sdtContent>
  </w:sdt>
  <w:p w14:paraId="1AA4279B" w14:textId="77777777" w:rsidR="00B13A78" w:rsidRDefault="00B13A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BB220D" w14:textId="77777777" w:rsidR="00F51E0F" w:rsidRDefault="00F51E0F" w:rsidP="004A5C91">
      <w:pPr>
        <w:spacing w:after="0" w:line="240" w:lineRule="auto"/>
      </w:pPr>
      <w:r>
        <w:separator/>
      </w:r>
    </w:p>
  </w:footnote>
  <w:footnote w:type="continuationSeparator" w:id="0">
    <w:p w14:paraId="43A91C3F" w14:textId="77777777" w:rsidR="00F51E0F" w:rsidRDefault="00F51E0F" w:rsidP="004A5C91">
      <w:pPr>
        <w:spacing w:after="0" w:line="240" w:lineRule="auto"/>
      </w:pPr>
      <w:r>
        <w:continuationSeparator/>
      </w:r>
    </w:p>
  </w:footnote>
  <w:footnote w:id="1">
    <w:p w14:paraId="660D44A0" w14:textId="6DD20A2D" w:rsidR="00B13A78" w:rsidRPr="005F73C6" w:rsidRDefault="00B13A78">
      <w:pPr>
        <w:pStyle w:val="FootnoteText"/>
        <w:rPr>
          <w:lang w:val="en-GB"/>
        </w:rPr>
      </w:pPr>
      <w:r w:rsidRPr="005F73C6">
        <w:rPr>
          <w:rStyle w:val="FootnoteReference"/>
          <w:lang w:val="en-GB"/>
        </w:rPr>
        <w:footnoteRef/>
      </w:r>
      <w:r w:rsidRPr="005F73C6">
        <w:rPr>
          <w:lang w:val="en-GB"/>
        </w:rPr>
        <w:t xml:space="preserve"> characters/2400 = X,X </w:t>
      </w:r>
    </w:p>
  </w:footnote>
  <w:footnote w:id="2">
    <w:p w14:paraId="78D14151" w14:textId="7E7D186B" w:rsidR="00B13A78" w:rsidRPr="005F73C6" w:rsidRDefault="00B13A78" w:rsidP="00F22F68">
      <w:pPr>
        <w:pStyle w:val="FootnoteText"/>
        <w:rPr>
          <w:lang w:val="en-GB"/>
        </w:rPr>
      </w:pPr>
      <w:r w:rsidRPr="005F73C6">
        <w:rPr>
          <w:rStyle w:val="FootnoteReference"/>
          <w:lang w:val="en-GB"/>
        </w:rPr>
        <w:footnoteRef/>
      </w:r>
      <w:r w:rsidRPr="005F73C6">
        <w:rPr>
          <w:lang w:val="en-GB"/>
        </w:rPr>
        <w:t xml:space="preserve"> A normal page is defined as 2.400 characters incl. whitespaces and footnotes. </w:t>
      </w:r>
      <w:r>
        <w:rPr>
          <w:lang w:val="en-GB"/>
        </w:rPr>
        <w:t>Frontpage, title page</w:t>
      </w:r>
      <w:r w:rsidRPr="005F73C6">
        <w:rPr>
          <w:lang w:val="en-GB"/>
        </w:rPr>
        <w:t>,</w:t>
      </w:r>
      <w:r>
        <w:rPr>
          <w:lang w:val="en-GB"/>
        </w:rPr>
        <w:t xml:space="preserve"> table of contents, literature list and appendices are not included </w:t>
      </w:r>
      <w:r w:rsidR="00E11E66">
        <w:rPr>
          <w:lang w:val="en-GB"/>
        </w:rPr>
        <w:fldChar w:fldCharType="begin" w:fldLock="1"/>
      </w:r>
      <w:r w:rsidR="00FD75D0">
        <w:rPr>
          <w:lang w:val="en-GB"/>
        </w:rPr>
        <w:instrText>ADDIN CSL_CITATION {"citationItems":[{"id":"ITEM-1","itemData":{"URL":"https://www.ucn.dk/Files/Billeder/ucn/Uddannelser/Datamatiker/Curriculum-institutional-section-2019-Computer-Science-UCN.pdf","accessed":{"date-parts":[["2019","9","18"]]},"id":"ITEM-1","issued":{"date-parts":[["0"]]},"title":"Curriculum for theAcademy ProfessionDegree Programme inComputer Science Institutional Part","type":"webpage"},"uris":["http://www.mendeley.com/documents/?uuid=5764f1fe-5050-431b-8ef2-55c455ab7fde"]}],"mendeley":{"formattedCitation":"[2]","manualFormatting":"[2]","plainTextFormattedCitation":"[2]","previouslyFormattedCitation":"[2]"},"properties":{"noteIndex":0},"schema":"https://github.com/citation-style-language/schema/raw/master/csl-citation.json"}</w:instrText>
      </w:r>
      <w:r w:rsidR="00E11E66">
        <w:rPr>
          <w:lang w:val="en-GB"/>
        </w:rPr>
        <w:fldChar w:fldCharType="separate"/>
      </w:r>
      <w:r w:rsidR="00E11E66" w:rsidRPr="00E11E66">
        <w:rPr>
          <w:noProof/>
          <w:lang w:val="en-GB"/>
        </w:rPr>
        <w:t>[</w:t>
      </w:r>
      <w:r w:rsidR="00E11E66">
        <w:rPr>
          <w:noProof/>
          <w:lang w:val="en-GB"/>
        </w:rPr>
        <w:t>2</w:t>
      </w:r>
      <w:r w:rsidR="00E11E66" w:rsidRPr="00E11E66">
        <w:rPr>
          <w:noProof/>
          <w:lang w:val="en-GB"/>
        </w:rPr>
        <w:t>]</w:t>
      </w:r>
      <w:r w:rsidR="00E11E66">
        <w:rPr>
          <w:lang w:val="en-GB"/>
        </w:rPr>
        <w:fldChar w:fldCharType="end"/>
      </w:r>
    </w:p>
    <w:p w14:paraId="0EC3B5FE" w14:textId="6F0944C5" w:rsidR="00B13A78" w:rsidRPr="005F73C6" w:rsidRDefault="00B13A78" w:rsidP="00F22F68">
      <w:pPr>
        <w:pStyle w:val="FootnoteText"/>
        <w:rPr>
          <w:lang w:val="en-GB"/>
        </w:rPr>
      </w:pPr>
    </w:p>
  </w:footnote>
  <w:footnote w:id="3">
    <w:p w14:paraId="228BF8F9" w14:textId="6D0FADB2" w:rsidR="00B13A78" w:rsidRPr="005F73C6" w:rsidRDefault="00B13A78">
      <w:pPr>
        <w:pStyle w:val="FootnoteText"/>
        <w:rPr>
          <w:lang w:val="en-GB"/>
        </w:rPr>
      </w:pPr>
      <w:r w:rsidRPr="005F73C6">
        <w:rPr>
          <w:rStyle w:val="FootnoteReference"/>
          <w:lang w:val="en-GB"/>
        </w:rPr>
        <w:footnoteRef/>
      </w:r>
      <w:r w:rsidRPr="005F73C6">
        <w:rPr>
          <w:lang w:val="en-GB"/>
        </w:rPr>
        <w:t xml:space="preserve"> </w:t>
      </w:r>
      <w:r>
        <w:rPr>
          <w:lang w:val="en-GB"/>
        </w:rPr>
        <w:t>characters</w:t>
      </w:r>
      <w:r w:rsidRPr="005F73C6">
        <w:rPr>
          <w:lang w:val="en-GB"/>
        </w:rPr>
        <w:t xml:space="preserve">/2400 = X,X </w:t>
      </w:r>
    </w:p>
  </w:footnote>
  <w:footnote w:id="4">
    <w:p w14:paraId="5D02820A" w14:textId="52FDC950" w:rsidR="00B13A78" w:rsidRPr="005F73C6" w:rsidRDefault="00B13A78" w:rsidP="00B13A78">
      <w:pPr>
        <w:pStyle w:val="FootnoteText"/>
        <w:rPr>
          <w:lang w:val="en-GB"/>
        </w:rPr>
      </w:pPr>
      <w:r w:rsidRPr="005F73C6">
        <w:rPr>
          <w:rStyle w:val="FootnoteReference"/>
          <w:lang w:val="en-GB"/>
        </w:rPr>
        <w:footnoteRef/>
      </w:r>
      <w:r w:rsidRPr="005F73C6">
        <w:rPr>
          <w:lang w:val="en-GB"/>
        </w:rPr>
        <w:t xml:space="preserve"> A normal page is defined as 2.400 characters incl. whitespaces and footnotes. </w:t>
      </w:r>
      <w:r>
        <w:rPr>
          <w:lang w:val="en-GB"/>
        </w:rPr>
        <w:t>Frontpage, title page</w:t>
      </w:r>
      <w:r w:rsidRPr="005F73C6">
        <w:rPr>
          <w:lang w:val="en-GB"/>
        </w:rPr>
        <w:t>,</w:t>
      </w:r>
      <w:r>
        <w:rPr>
          <w:lang w:val="en-GB"/>
        </w:rPr>
        <w:t xml:space="preserve"> table of contents, literature list and appendices are not included </w:t>
      </w:r>
      <w:r w:rsidR="00E11E66">
        <w:rPr>
          <w:lang w:val="en-GB"/>
        </w:rPr>
        <w:fldChar w:fldCharType="begin" w:fldLock="1"/>
      </w:r>
      <w:r w:rsidR="00FD75D0">
        <w:rPr>
          <w:lang w:val="en-GB"/>
        </w:rPr>
        <w:instrText>ADDIN CSL_CITATION {"citationItems":[{"id":"ITEM-1","itemData":{"URL":"https://www.ucn.dk/Files/Billeder/ucn/Uddannelser/Datamatiker/Curriculum-institutional-section-2019-Computer-Science-UCN.pdf","accessed":{"date-parts":[["2019","9","18"]]},"id":"ITEM-1","issued":{"date-parts":[["0"]]},"title":"Curriculum for theAcademy ProfessionDegree Programme inComputer Science Institutional Part","type":"webpage"},"uris":["http://www.mendeley.com/documents/?uuid=5764f1fe-5050-431b-8ef2-55c455ab7fde"]}],"mendeley":{"formattedCitation":"[2]","plainTextFormattedCitation":"[2]","previouslyFormattedCitation":"[2]"},"properties":{"noteIndex":0},"schema":"https://github.com/citation-style-language/schema/raw/master/csl-citation.json"}</w:instrText>
      </w:r>
      <w:r w:rsidR="00E11E66">
        <w:rPr>
          <w:lang w:val="en-GB"/>
        </w:rPr>
        <w:fldChar w:fldCharType="separate"/>
      </w:r>
      <w:r w:rsidR="00FD75D0" w:rsidRPr="00FD75D0">
        <w:rPr>
          <w:noProof/>
          <w:lang w:val="en-GB"/>
        </w:rPr>
        <w:t>[2]</w:t>
      </w:r>
      <w:r w:rsidR="00E11E66">
        <w:rPr>
          <w:lang w:val="en-GB"/>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B85DD" w14:textId="32D5520B" w:rsidR="00B13A78" w:rsidRPr="00543AB1" w:rsidRDefault="00B13A78">
    <w:pPr>
      <w:pStyle w:val="Header"/>
      <w:rPr>
        <w:lang w:val="en-GB"/>
      </w:rPr>
    </w:pPr>
    <w:r w:rsidRPr="00543AB1">
      <w:rPr>
        <w:lang w:val="en-GB"/>
      </w:rPr>
      <w:t xml:space="preserve">UCN, University College of Northern Denmark: IT-Programme, </w:t>
    </w:r>
    <w:r>
      <w:rPr>
        <w:lang w:val="en-GB"/>
      </w:rPr>
      <w:t>AP Degree in Computer Science</w:t>
    </w:r>
    <w:r w:rsidRPr="00543AB1">
      <w:rPr>
        <w:lang w:val="en-GB"/>
      </w:rPr>
      <w:t>, &lt;&lt;Title&gt;&gt;</w:t>
    </w:r>
  </w:p>
  <w:p w14:paraId="41AB4886" w14:textId="77777777" w:rsidR="00B13A78" w:rsidRPr="00543AB1" w:rsidRDefault="00B13A78">
    <w:pPr>
      <w:pStyle w:val="Header"/>
      <w:rPr>
        <w:lang w:val="en-GB"/>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8F5"/>
    <w:rsid w:val="000038B5"/>
    <w:rsid w:val="00004E03"/>
    <w:rsid w:val="00015C10"/>
    <w:rsid w:val="00023D0D"/>
    <w:rsid w:val="000270E6"/>
    <w:rsid w:val="000314D7"/>
    <w:rsid w:val="00032BB5"/>
    <w:rsid w:val="00036617"/>
    <w:rsid w:val="0003717E"/>
    <w:rsid w:val="00042767"/>
    <w:rsid w:val="00045B78"/>
    <w:rsid w:val="00051372"/>
    <w:rsid w:val="00054781"/>
    <w:rsid w:val="00074CA3"/>
    <w:rsid w:val="00082881"/>
    <w:rsid w:val="00082FB5"/>
    <w:rsid w:val="0008471A"/>
    <w:rsid w:val="0008576C"/>
    <w:rsid w:val="0008749B"/>
    <w:rsid w:val="00093B4F"/>
    <w:rsid w:val="00094963"/>
    <w:rsid w:val="000A0287"/>
    <w:rsid w:val="000A1477"/>
    <w:rsid w:val="000A4A06"/>
    <w:rsid w:val="000A60D6"/>
    <w:rsid w:val="000A6906"/>
    <w:rsid w:val="000A6AA8"/>
    <w:rsid w:val="000B0D49"/>
    <w:rsid w:val="000B3090"/>
    <w:rsid w:val="000B4627"/>
    <w:rsid w:val="000C1A99"/>
    <w:rsid w:val="000C28F5"/>
    <w:rsid w:val="000C2B75"/>
    <w:rsid w:val="000C4C47"/>
    <w:rsid w:val="000C5F2B"/>
    <w:rsid w:val="000D0CCB"/>
    <w:rsid w:val="000D3EDA"/>
    <w:rsid w:val="000D49F9"/>
    <w:rsid w:val="000D580C"/>
    <w:rsid w:val="000E18F5"/>
    <w:rsid w:val="000E19EC"/>
    <w:rsid w:val="000E4B3A"/>
    <w:rsid w:val="000E6F34"/>
    <w:rsid w:val="000E75C7"/>
    <w:rsid w:val="000E7BD0"/>
    <w:rsid w:val="000F63E5"/>
    <w:rsid w:val="0010021C"/>
    <w:rsid w:val="00101CD8"/>
    <w:rsid w:val="0011348B"/>
    <w:rsid w:val="00114859"/>
    <w:rsid w:val="00115B69"/>
    <w:rsid w:val="00117AEE"/>
    <w:rsid w:val="0012580F"/>
    <w:rsid w:val="00130F35"/>
    <w:rsid w:val="00134B7F"/>
    <w:rsid w:val="00135FFF"/>
    <w:rsid w:val="00137323"/>
    <w:rsid w:val="00143579"/>
    <w:rsid w:val="001438FF"/>
    <w:rsid w:val="001445D1"/>
    <w:rsid w:val="0014535E"/>
    <w:rsid w:val="00154370"/>
    <w:rsid w:val="001544CA"/>
    <w:rsid w:val="0015582B"/>
    <w:rsid w:val="0015720C"/>
    <w:rsid w:val="00163913"/>
    <w:rsid w:val="00167FED"/>
    <w:rsid w:val="001721AE"/>
    <w:rsid w:val="00172AF1"/>
    <w:rsid w:val="00172B03"/>
    <w:rsid w:val="00173CAA"/>
    <w:rsid w:val="001819DF"/>
    <w:rsid w:val="001929F9"/>
    <w:rsid w:val="001A23B7"/>
    <w:rsid w:val="001A2B12"/>
    <w:rsid w:val="001A731D"/>
    <w:rsid w:val="001B2D3D"/>
    <w:rsid w:val="001B6FED"/>
    <w:rsid w:val="001B7177"/>
    <w:rsid w:val="001B7A2B"/>
    <w:rsid w:val="001C074E"/>
    <w:rsid w:val="001C1567"/>
    <w:rsid w:val="001C5DF4"/>
    <w:rsid w:val="001C67A5"/>
    <w:rsid w:val="001D4295"/>
    <w:rsid w:val="001E0539"/>
    <w:rsid w:val="001E20A5"/>
    <w:rsid w:val="001E359A"/>
    <w:rsid w:val="001E53E3"/>
    <w:rsid w:val="001F0BEA"/>
    <w:rsid w:val="001F5C87"/>
    <w:rsid w:val="0020301D"/>
    <w:rsid w:val="00204762"/>
    <w:rsid w:val="002058B8"/>
    <w:rsid w:val="00206792"/>
    <w:rsid w:val="00214DCB"/>
    <w:rsid w:val="00216918"/>
    <w:rsid w:val="00216A53"/>
    <w:rsid w:val="00220DF4"/>
    <w:rsid w:val="00221576"/>
    <w:rsid w:val="00221AE6"/>
    <w:rsid w:val="00222D6C"/>
    <w:rsid w:val="00224241"/>
    <w:rsid w:val="0022637A"/>
    <w:rsid w:val="002275AE"/>
    <w:rsid w:val="00227E30"/>
    <w:rsid w:val="00231E34"/>
    <w:rsid w:val="0023695C"/>
    <w:rsid w:val="002422FE"/>
    <w:rsid w:val="0024741C"/>
    <w:rsid w:val="00251254"/>
    <w:rsid w:val="002536AB"/>
    <w:rsid w:val="00254175"/>
    <w:rsid w:val="00255458"/>
    <w:rsid w:val="00255C59"/>
    <w:rsid w:val="00256535"/>
    <w:rsid w:val="00256BA9"/>
    <w:rsid w:val="0026343A"/>
    <w:rsid w:val="0026490A"/>
    <w:rsid w:val="00274D15"/>
    <w:rsid w:val="0027506C"/>
    <w:rsid w:val="00280F42"/>
    <w:rsid w:val="0028380A"/>
    <w:rsid w:val="0028399B"/>
    <w:rsid w:val="002850AE"/>
    <w:rsid w:val="00287AE3"/>
    <w:rsid w:val="00290595"/>
    <w:rsid w:val="00292A3B"/>
    <w:rsid w:val="002957E9"/>
    <w:rsid w:val="0029626A"/>
    <w:rsid w:val="002A4DF4"/>
    <w:rsid w:val="002A53FF"/>
    <w:rsid w:val="002A552F"/>
    <w:rsid w:val="002A73C8"/>
    <w:rsid w:val="002B0F0F"/>
    <w:rsid w:val="002B2625"/>
    <w:rsid w:val="002B3402"/>
    <w:rsid w:val="002B3CC1"/>
    <w:rsid w:val="002B55A4"/>
    <w:rsid w:val="002C0E8D"/>
    <w:rsid w:val="002C2774"/>
    <w:rsid w:val="002C2EAC"/>
    <w:rsid w:val="002C3FF5"/>
    <w:rsid w:val="002D7AFC"/>
    <w:rsid w:val="002E319D"/>
    <w:rsid w:val="002E41A5"/>
    <w:rsid w:val="002E7A3E"/>
    <w:rsid w:val="002F1E95"/>
    <w:rsid w:val="002F4C04"/>
    <w:rsid w:val="002F594A"/>
    <w:rsid w:val="002F72B6"/>
    <w:rsid w:val="00302276"/>
    <w:rsid w:val="00305280"/>
    <w:rsid w:val="003071B8"/>
    <w:rsid w:val="003118D6"/>
    <w:rsid w:val="003140FA"/>
    <w:rsid w:val="00314493"/>
    <w:rsid w:val="00314B35"/>
    <w:rsid w:val="003225D3"/>
    <w:rsid w:val="00322C38"/>
    <w:rsid w:val="00323F20"/>
    <w:rsid w:val="00325139"/>
    <w:rsid w:val="00326FD5"/>
    <w:rsid w:val="00326FF5"/>
    <w:rsid w:val="003278BB"/>
    <w:rsid w:val="003304B6"/>
    <w:rsid w:val="003310D3"/>
    <w:rsid w:val="0033119D"/>
    <w:rsid w:val="003314A5"/>
    <w:rsid w:val="003333D2"/>
    <w:rsid w:val="00337B1E"/>
    <w:rsid w:val="003408BE"/>
    <w:rsid w:val="0034236E"/>
    <w:rsid w:val="00351504"/>
    <w:rsid w:val="00351A0D"/>
    <w:rsid w:val="00363645"/>
    <w:rsid w:val="0037550A"/>
    <w:rsid w:val="00375B00"/>
    <w:rsid w:val="00377DEA"/>
    <w:rsid w:val="00380211"/>
    <w:rsid w:val="00381F5D"/>
    <w:rsid w:val="00383682"/>
    <w:rsid w:val="0038493C"/>
    <w:rsid w:val="00384F04"/>
    <w:rsid w:val="0039036F"/>
    <w:rsid w:val="003912E6"/>
    <w:rsid w:val="00391565"/>
    <w:rsid w:val="0039209F"/>
    <w:rsid w:val="003927EA"/>
    <w:rsid w:val="00395977"/>
    <w:rsid w:val="00397BDF"/>
    <w:rsid w:val="003A3E2B"/>
    <w:rsid w:val="003A7D46"/>
    <w:rsid w:val="003B19B8"/>
    <w:rsid w:val="003B2F9A"/>
    <w:rsid w:val="003C0A2A"/>
    <w:rsid w:val="003C34DF"/>
    <w:rsid w:val="003C43EC"/>
    <w:rsid w:val="003C7ABC"/>
    <w:rsid w:val="003D0AA3"/>
    <w:rsid w:val="003D22B4"/>
    <w:rsid w:val="003D3DFC"/>
    <w:rsid w:val="003D413C"/>
    <w:rsid w:val="003D5BE4"/>
    <w:rsid w:val="003E4F5C"/>
    <w:rsid w:val="003F088C"/>
    <w:rsid w:val="003F08DC"/>
    <w:rsid w:val="003F120F"/>
    <w:rsid w:val="003F14F1"/>
    <w:rsid w:val="003F4E09"/>
    <w:rsid w:val="003F75C5"/>
    <w:rsid w:val="004066DF"/>
    <w:rsid w:val="00411190"/>
    <w:rsid w:val="0042413E"/>
    <w:rsid w:val="004306DD"/>
    <w:rsid w:val="004371CD"/>
    <w:rsid w:val="004400ED"/>
    <w:rsid w:val="00440E1C"/>
    <w:rsid w:val="004427A9"/>
    <w:rsid w:val="0044403B"/>
    <w:rsid w:val="00445A8A"/>
    <w:rsid w:val="004464D6"/>
    <w:rsid w:val="00446760"/>
    <w:rsid w:val="00447707"/>
    <w:rsid w:val="004520CC"/>
    <w:rsid w:val="00453904"/>
    <w:rsid w:val="00457EC0"/>
    <w:rsid w:val="00460A16"/>
    <w:rsid w:val="00464A26"/>
    <w:rsid w:val="00471DED"/>
    <w:rsid w:val="00480281"/>
    <w:rsid w:val="004803F4"/>
    <w:rsid w:val="00480A03"/>
    <w:rsid w:val="00482324"/>
    <w:rsid w:val="00485097"/>
    <w:rsid w:val="004860D3"/>
    <w:rsid w:val="00486433"/>
    <w:rsid w:val="0048658A"/>
    <w:rsid w:val="00487E92"/>
    <w:rsid w:val="00494D3E"/>
    <w:rsid w:val="00496831"/>
    <w:rsid w:val="00496C86"/>
    <w:rsid w:val="00497A3B"/>
    <w:rsid w:val="004A01B6"/>
    <w:rsid w:val="004A4EEE"/>
    <w:rsid w:val="004A595D"/>
    <w:rsid w:val="004A5C91"/>
    <w:rsid w:val="004A60E0"/>
    <w:rsid w:val="004A6504"/>
    <w:rsid w:val="004A7434"/>
    <w:rsid w:val="004A76D8"/>
    <w:rsid w:val="004B0B8A"/>
    <w:rsid w:val="004B4B8E"/>
    <w:rsid w:val="004B55FE"/>
    <w:rsid w:val="004B5F5F"/>
    <w:rsid w:val="004B6249"/>
    <w:rsid w:val="004B6B52"/>
    <w:rsid w:val="004B79C1"/>
    <w:rsid w:val="004C1631"/>
    <w:rsid w:val="004C2253"/>
    <w:rsid w:val="004C418B"/>
    <w:rsid w:val="004C6430"/>
    <w:rsid w:val="004D3746"/>
    <w:rsid w:val="004D46AA"/>
    <w:rsid w:val="004D6E53"/>
    <w:rsid w:val="004E436D"/>
    <w:rsid w:val="004E4867"/>
    <w:rsid w:val="005007D6"/>
    <w:rsid w:val="0050696D"/>
    <w:rsid w:val="00507567"/>
    <w:rsid w:val="00512E34"/>
    <w:rsid w:val="005131D4"/>
    <w:rsid w:val="0051450F"/>
    <w:rsid w:val="00516D06"/>
    <w:rsid w:val="00517D55"/>
    <w:rsid w:val="005268DE"/>
    <w:rsid w:val="0053263F"/>
    <w:rsid w:val="00533FE2"/>
    <w:rsid w:val="00535612"/>
    <w:rsid w:val="00540DD9"/>
    <w:rsid w:val="00543AB1"/>
    <w:rsid w:val="00551204"/>
    <w:rsid w:val="005515C1"/>
    <w:rsid w:val="00552B09"/>
    <w:rsid w:val="005532A3"/>
    <w:rsid w:val="00555DED"/>
    <w:rsid w:val="00560B2B"/>
    <w:rsid w:val="00565BFC"/>
    <w:rsid w:val="00571049"/>
    <w:rsid w:val="00574FAE"/>
    <w:rsid w:val="005752BC"/>
    <w:rsid w:val="00577FA2"/>
    <w:rsid w:val="005813AB"/>
    <w:rsid w:val="00582A80"/>
    <w:rsid w:val="00594158"/>
    <w:rsid w:val="005A07ED"/>
    <w:rsid w:val="005A0FD5"/>
    <w:rsid w:val="005A1CE3"/>
    <w:rsid w:val="005A3255"/>
    <w:rsid w:val="005A3861"/>
    <w:rsid w:val="005A5A88"/>
    <w:rsid w:val="005A6C32"/>
    <w:rsid w:val="005A718E"/>
    <w:rsid w:val="005B0200"/>
    <w:rsid w:val="005B1A20"/>
    <w:rsid w:val="005B47EF"/>
    <w:rsid w:val="005D31E4"/>
    <w:rsid w:val="005D460B"/>
    <w:rsid w:val="005D4F43"/>
    <w:rsid w:val="005D548E"/>
    <w:rsid w:val="005D5A65"/>
    <w:rsid w:val="005D6598"/>
    <w:rsid w:val="005E1A03"/>
    <w:rsid w:val="005E1D6D"/>
    <w:rsid w:val="005E511E"/>
    <w:rsid w:val="005E5FC1"/>
    <w:rsid w:val="005F02AA"/>
    <w:rsid w:val="005F242A"/>
    <w:rsid w:val="005F2BC4"/>
    <w:rsid w:val="005F60B2"/>
    <w:rsid w:val="005F73C6"/>
    <w:rsid w:val="006006A2"/>
    <w:rsid w:val="00601E0E"/>
    <w:rsid w:val="00602554"/>
    <w:rsid w:val="006100C8"/>
    <w:rsid w:val="00610889"/>
    <w:rsid w:val="006179A1"/>
    <w:rsid w:val="00620D65"/>
    <w:rsid w:val="00621CA1"/>
    <w:rsid w:val="00624374"/>
    <w:rsid w:val="00627CE9"/>
    <w:rsid w:val="00630331"/>
    <w:rsid w:val="006337F1"/>
    <w:rsid w:val="00634C87"/>
    <w:rsid w:val="006401F0"/>
    <w:rsid w:val="0064093E"/>
    <w:rsid w:val="00642D79"/>
    <w:rsid w:val="00644F39"/>
    <w:rsid w:val="00646E8A"/>
    <w:rsid w:val="00647600"/>
    <w:rsid w:val="0065000D"/>
    <w:rsid w:val="006541C7"/>
    <w:rsid w:val="00654381"/>
    <w:rsid w:val="006546CB"/>
    <w:rsid w:val="00657F44"/>
    <w:rsid w:val="00662181"/>
    <w:rsid w:val="0067328D"/>
    <w:rsid w:val="00673E40"/>
    <w:rsid w:val="00675579"/>
    <w:rsid w:val="00684255"/>
    <w:rsid w:val="0069344F"/>
    <w:rsid w:val="00697E78"/>
    <w:rsid w:val="006A02B7"/>
    <w:rsid w:val="006A6162"/>
    <w:rsid w:val="006A73D1"/>
    <w:rsid w:val="006A7D63"/>
    <w:rsid w:val="006A7ED8"/>
    <w:rsid w:val="006C0E5C"/>
    <w:rsid w:val="006C2630"/>
    <w:rsid w:val="006C2C2B"/>
    <w:rsid w:val="006C348F"/>
    <w:rsid w:val="006C717A"/>
    <w:rsid w:val="006D2879"/>
    <w:rsid w:val="006D2B92"/>
    <w:rsid w:val="006E1412"/>
    <w:rsid w:val="006E7F75"/>
    <w:rsid w:val="006F0C09"/>
    <w:rsid w:val="006F40E4"/>
    <w:rsid w:val="006F6AB3"/>
    <w:rsid w:val="006F6F83"/>
    <w:rsid w:val="006F7654"/>
    <w:rsid w:val="0070163A"/>
    <w:rsid w:val="00702166"/>
    <w:rsid w:val="007036C4"/>
    <w:rsid w:val="007038D9"/>
    <w:rsid w:val="00710DDF"/>
    <w:rsid w:val="007131DF"/>
    <w:rsid w:val="00716C1B"/>
    <w:rsid w:val="007220E6"/>
    <w:rsid w:val="00724003"/>
    <w:rsid w:val="00725D23"/>
    <w:rsid w:val="007339A4"/>
    <w:rsid w:val="00734B9E"/>
    <w:rsid w:val="007368B9"/>
    <w:rsid w:val="00737165"/>
    <w:rsid w:val="00737754"/>
    <w:rsid w:val="00740457"/>
    <w:rsid w:val="00742226"/>
    <w:rsid w:val="007449EE"/>
    <w:rsid w:val="007503CA"/>
    <w:rsid w:val="00751880"/>
    <w:rsid w:val="00751BDC"/>
    <w:rsid w:val="00757B1D"/>
    <w:rsid w:val="007620C1"/>
    <w:rsid w:val="00766D66"/>
    <w:rsid w:val="00767AF9"/>
    <w:rsid w:val="00774349"/>
    <w:rsid w:val="00776CDD"/>
    <w:rsid w:val="00780CE5"/>
    <w:rsid w:val="00781700"/>
    <w:rsid w:val="00784FA3"/>
    <w:rsid w:val="007859AB"/>
    <w:rsid w:val="007879E8"/>
    <w:rsid w:val="0079350A"/>
    <w:rsid w:val="00793A43"/>
    <w:rsid w:val="007976FE"/>
    <w:rsid w:val="007B08A4"/>
    <w:rsid w:val="007B161C"/>
    <w:rsid w:val="007B2596"/>
    <w:rsid w:val="007B29D2"/>
    <w:rsid w:val="007B3786"/>
    <w:rsid w:val="007B3F65"/>
    <w:rsid w:val="007B44D6"/>
    <w:rsid w:val="007B6CF8"/>
    <w:rsid w:val="007C1D15"/>
    <w:rsid w:val="007D0884"/>
    <w:rsid w:val="007D11A2"/>
    <w:rsid w:val="007D682E"/>
    <w:rsid w:val="007E01A1"/>
    <w:rsid w:val="007E41E8"/>
    <w:rsid w:val="007E4456"/>
    <w:rsid w:val="007E4816"/>
    <w:rsid w:val="007E57A1"/>
    <w:rsid w:val="007E639E"/>
    <w:rsid w:val="007E6FE8"/>
    <w:rsid w:val="007F1499"/>
    <w:rsid w:val="007F322C"/>
    <w:rsid w:val="007F4C72"/>
    <w:rsid w:val="007F532F"/>
    <w:rsid w:val="007F6737"/>
    <w:rsid w:val="007F78C9"/>
    <w:rsid w:val="008000A9"/>
    <w:rsid w:val="0080429B"/>
    <w:rsid w:val="00804545"/>
    <w:rsid w:val="00807683"/>
    <w:rsid w:val="00807C0B"/>
    <w:rsid w:val="0081387E"/>
    <w:rsid w:val="00813C69"/>
    <w:rsid w:val="00813DBC"/>
    <w:rsid w:val="0081783C"/>
    <w:rsid w:val="00820076"/>
    <w:rsid w:val="00826699"/>
    <w:rsid w:val="0082798A"/>
    <w:rsid w:val="00827F73"/>
    <w:rsid w:val="008330BE"/>
    <w:rsid w:val="00837647"/>
    <w:rsid w:val="00840102"/>
    <w:rsid w:val="00840501"/>
    <w:rsid w:val="0084261A"/>
    <w:rsid w:val="008435EF"/>
    <w:rsid w:val="00846381"/>
    <w:rsid w:val="008467F5"/>
    <w:rsid w:val="00851872"/>
    <w:rsid w:val="00855ACD"/>
    <w:rsid w:val="008607CC"/>
    <w:rsid w:val="00861EBD"/>
    <w:rsid w:val="0086287D"/>
    <w:rsid w:val="008635B8"/>
    <w:rsid w:val="00863E5B"/>
    <w:rsid w:val="00864488"/>
    <w:rsid w:val="0086744D"/>
    <w:rsid w:val="0087005E"/>
    <w:rsid w:val="008707B5"/>
    <w:rsid w:val="008717C6"/>
    <w:rsid w:val="008720C8"/>
    <w:rsid w:val="00876E43"/>
    <w:rsid w:val="008771BD"/>
    <w:rsid w:val="008806EE"/>
    <w:rsid w:val="008813CB"/>
    <w:rsid w:val="0088173F"/>
    <w:rsid w:val="008834AF"/>
    <w:rsid w:val="00883DD8"/>
    <w:rsid w:val="00884982"/>
    <w:rsid w:val="00885D36"/>
    <w:rsid w:val="008904C0"/>
    <w:rsid w:val="008916EC"/>
    <w:rsid w:val="008919D3"/>
    <w:rsid w:val="00896779"/>
    <w:rsid w:val="008A160E"/>
    <w:rsid w:val="008A4E0C"/>
    <w:rsid w:val="008B043D"/>
    <w:rsid w:val="008B506A"/>
    <w:rsid w:val="008B67D5"/>
    <w:rsid w:val="008B70D4"/>
    <w:rsid w:val="008C7AC5"/>
    <w:rsid w:val="008D0239"/>
    <w:rsid w:val="008D3886"/>
    <w:rsid w:val="008D4C8C"/>
    <w:rsid w:val="008D4D25"/>
    <w:rsid w:val="008D68C7"/>
    <w:rsid w:val="008E3EAE"/>
    <w:rsid w:val="008E611A"/>
    <w:rsid w:val="008E6BC2"/>
    <w:rsid w:val="008E6D43"/>
    <w:rsid w:val="008E72DC"/>
    <w:rsid w:val="008E7AE0"/>
    <w:rsid w:val="008E7F1A"/>
    <w:rsid w:val="008F35E3"/>
    <w:rsid w:val="008F7709"/>
    <w:rsid w:val="009017F3"/>
    <w:rsid w:val="009028DB"/>
    <w:rsid w:val="0090603E"/>
    <w:rsid w:val="00910930"/>
    <w:rsid w:val="00911C34"/>
    <w:rsid w:val="00912EF6"/>
    <w:rsid w:val="009179C1"/>
    <w:rsid w:val="009225C0"/>
    <w:rsid w:val="00926E49"/>
    <w:rsid w:val="00931B46"/>
    <w:rsid w:val="009340D4"/>
    <w:rsid w:val="00934BF1"/>
    <w:rsid w:val="0094406F"/>
    <w:rsid w:val="0094556E"/>
    <w:rsid w:val="00946B87"/>
    <w:rsid w:val="00960969"/>
    <w:rsid w:val="0096367F"/>
    <w:rsid w:val="00967046"/>
    <w:rsid w:val="00976173"/>
    <w:rsid w:val="00976259"/>
    <w:rsid w:val="00981E8F"/>
    <w:rsid w:val="009858AA"/>
    <w:rsid w:val="00986FB7"/>
    <w:rsid w:val="00987926"/>
    <w:rsid w:val="00987E1F"/>
    <w:rsid w:val="009943EB"/>
    <w:rsid w:val="00997333"/>
    <w:rsid w:val="009A16C9"/>
    <w:rsid w:val="009A3398"/>
    <w:rsid w:val="009A490A"/>
    <w:rsid w:val="009A78B5"/>
    <w:rsid w:val="009B0269"/>
    <w:rsid w:val="009B179D"/>
    <w:rsid w:val="009B3DA5"/>
    <w:rsid w:val="009C0EE5"/>
    <w:rsid w:val="009C362E"/>
    <w:rsid w:val="009C3EBA"/>
    <w:rsid w:val="009C7654"/>
    <w:rsid w:val="009D2962"/>
    <w:rsid w:val="009D351B"/>
    <w:rsid w:val="009D3C45"/>
    <w:rsid w:val="009D5823"/>
    <w:rsid w:val="009D6153"/>
    <w:rsid w:val="009D6A13"/>
    <w:rsid w:val="009D6A9D"/>
    <w:rsid w:val="009D7FEB"/>
    <w:rsid w:val="009E0278"/>
    <w:rsid w:val="009E2193"/>
    <w:rsid w:val="009E7F28"/>
    <w:rsid w:val="009F3850"/>
    <w:rsid w:val="009F4353"/>
    <w:rsid w:val="009F4759"/>
    <w:rsid w:val="00A01A25"/>
    <w:rsid w:val="00A051D9"/>
    <w:rsid w:val="00A07EFA"/>
    <w:rsid w:val="00A120A8"/>
    <w:rsid w:val="00A14588"/>
    <w:rsid w:val="00A14B2B"/>
    <w:rsid w:val="00A14CFD"/>
    <w:rsid w:val="00A14E55"/>
    <w:rsid w:val="00A153CC"/>
    <w:rsid w:val="00A15834"/>
    <w:rsid w:val="00A159C4"/>
    <w:rsid w:val="00A21991"/>
    <w:rsid w:val="00A21C78"/>
    <w:rsid w:val="00A22C67"/>
    <w:rsid w:val="00A22EF7"/>
    <w:rsid w:val="00A23C15"/>
    <w:rsid w:val="00A2662D"/>
    <w:rsid w:val="00A34570"/>
    <w:rsid w:val="00A3553D"/>
    <w:rsid w:val="00A37D53"/>
    <w:rsid w:val="00A41E29"/>
    <w:rsid w:val="00A43280"/>
    <w:rsid w:val="00A44F0B"/>
    <w:rsid w:val="00A50EA8"/>
    <w:rsid w:val="00A53D9D"/>
    <w:rsid w:val="00A547EE"/>
    <w:rsid w:val="00A55F72"/>
    <w:rsid w:val="00A5683E"/>
    <w:rsid w:val="00A60EC1"/>
    <w:rsid w:val="00A64862"/>
    <w:rsid w:val="00A661C7"/>
    <w:rsid w:val="00A66547"/>
    <w:rsid w:val="00A66BBE"/>
    <w:rsid w:val="00A70DCA"/>
    <w:rsid w:val="00A71063"/>
    <w:rsid w:val="00A71842"/>
    <w:rsid w:val="00A72A57"/>
    <w:rsid w:val="00A75E61"/>
    <w:rsid w:val="00A8274B"/>
    <w:rsid w:val="00A82D12"/>
    <w:rsid w:val="00A82D3C"/>
    <w:rsid w:val="00A84362"/>
    <w:rsid w:val="00A86AA9"/>
    <w:rsid w:val="00A900D3"/>
    <w:rsid w:val="00A909B6"/>
    <w:rsid w:val="00A928F2"/>
    <w:rsid w:val="00A95B4A"/>
    <w:rsid w:val="00A972CE"/>
    <w:rsid w:val="00A97F23"/>
    <w:rsid w:val="00AA004A"/>
    <w:rsid w:val="00AA5AB3"/>
    <w:rsid w:val="00AA5E63"/>
    <w:rsid w:val="00AA65F8"/>
    <w:rsid w:val="00AB0C27"/>
    <w:rsid w:val="00AB1860"/>
    <w:rsid w:val="00AB3240"/>
    <w:rsid w:val="00AC2366"/>
    <w:rsid w:val="00AC7D7A"/>
    <w:rsid w:val="00AE042E"/>
    <w:rsid w:val="00AF133D"/>
    <w:rsid w:val="00AF2724"/>
    <w:rsid w:val="00AF66F9"/>
    <w:rsid w:val="00AF72BD"/>
    <w:rsid w:val="00B01E89"/>
    <w:rsid w:val="00B03AB2"/>
    <w:rsid w:val="00B07379"/>
    <w:rsid w:val="00B1116F"/>
    <w:rsid w:val="00B13A78"/>
    <w:rsid w:val="00B17092"/>
    <w:rsid w:val="00B26473"/>
    <w:rsid w:val="00B273DD"/>
    <w:rsid w:val="00B30C13"/>
    <w:rsid w:val="00B3701B"/>
    <w:rsid w:val="00B40604"/>
    <w:rsid w:val="00B40837"/>
    <w:rsid w:val="00B40C49"/>
    <w:rsid w:val="00B41924"/>
    <w:rsid w:val="00B422A9"/>
    <w:rsid w:val="00B506C0"/>
    <w:rsid w:val="00B512C4"/>
    <w:rsid w:val="00B54E11"/>
    <w:rsid w:val="00B56F7B"/>
    <w:rsid w:val="00B601FD"/>
    <w:rsid w:val="00B63CE1"/>
    <w:rsid w:val="00B63FC1"/>
    <w:rsid w:val="00B64CDE"/>
    <w:rsid w:val="00B677C2"/>
    <w:rsid w:val="00B731E5"/>
    <w:rsid w:val="00B7339F"/>
    <w:rsid w:val="00B74439"/>
    <w:rsid w:val="00B76AF2"/>
    <w:rsid w:val="00B84D27"/>
    <w:rsid w:val="00B85036"/>
    <w:rsid w:val="00B866D5"/>
    <w:rsid w:val="00B9090C"/>
    <w:rsid w:val="00B92189"/>
    <w:rsid w:val="00B9218B"/>
    <w:rsid w:val="00B93F30"/>
    <w:rsid w:val="00B96D59"/>
    <w:rsid w:val="00BA13B2"/>
    <w:rsid w:val="00BA34BC"/>
    <w:rsid w:val="00BA46C0"/>
    <w:rsid w:val="00BA5311"/>
    <w:rsid w:val="00BA5DCA"/>
    <w:rsid w:val="00BA6351"/>
    <w:rsid w:val="00BA6847"/>
    <w:rsid w:val="00BB0CC3"/>
    <w:rsid w:val="00BB40D9"/>
    <w:rsid w:val="00BB4169"/>
    <w:rsid w:val="00BB41F0"/>
    <w:rsid w:val="00BB5AD0"/>
    <w:rsid w:val="00BB5ADD"/>
    <w:rsid w:val="00BB6AED"/>
    <w:rsid w:val="00BB794B"/>
    <w:rsid w:val="00BD1B77"/>
    <w:rsid w:val="00BD3E13"/>
    <w:rsid w:val="00BD5A1D"/>
    <w:rsid w:val="00BD7F48"/>
    <w:rsid w:val="00BE105E"/>
    <w:rsid w:val="00BE4C46"/>
    <w:rsid w:val="00BE65CF"/>
    <w:rsid w:val="00BE79EC"/>
    <w:rsid w:val="00C049C5"/>
    <w:rsid w:val="00C05C5D"/>
    <w:rsid w:val="00C07BD8"/>
    <w:rsid w:val="00C10164"/>
    <w:rsid w:val="00C14777"/>
    <w:rsid w:val="00C15016"/>
    <w:rsid w:val="00C15EAB"/>
    <w:rsid w:val="00C172CB"/>
    <w:rsid w:val="00C224F4"/>
    <w:rsid w:val="00C24DC3"/>
    <w:rsid w:val="00C32213"/>
    <w:rsid w:val="00C36F00"/>
    <w:rsid w:val="00C40277"/>
    <w:rsid w:val="00C413BA"/>
    <w:rsid w:val="00C46090"/>
    <w:rsid w:val="00C5037D"/>
    <w:rsid w:val="00C50F8C"/>
    <w:rsid w:val="00C50F91"/>
    <w:rsid w:val="00C54A9F"/>
    <w:rsid w:val="00C54F2A"/>
    <w:rsid w:val="00C55C4F"/>
    <w:rsid w:val="00C57B2F"/>
    <w:rsid w:val="00C57F29"/>
    <w:rsid w:val="00C6104A"/>
    <w:rsid w:val="00C61430"/>
    <w:rsid w:val="00C644B8"/>
    <w:rsid w:val="00C665A2"/>
    <w:rsid w:val="00C70275"/>
    <w:rsid w:val="00C74AB7"/>
    <w:rsid w:val="00C7501B"/>
    <w:rsid w:val="00C751E3"/>
    <w:rsid w:val="00C8131B"/>
    <w:rsid w:val="00C83DB3"/>
    <w:rsid w:val="00C85863"/>
    <w:rsid w:val="00C85F79"/>
    <w:rsid w:val="00C900E1"/>
    <w:rsid w:val="00C912FD"/>
    <w:rsid w:val="00C925D4"/>
    <w:rsid w:val="00C94526"/>
    <w:rsid w:val="00CA1229"/>
    <w:rsid w:val="00CA1624"/>
    <w:rsid w:val="00CA16CD"/>
    <w:rsid w:val="00CA192A"/>
    <w:rsid w:val="00CA1C50"/>
    <w:rsid w:val="00CA2E0D"/>
    <w:rsid w:val="00CA5C8D"/>
    <w:rsid w:val="00CB3ADD"/>
    <w:rsid w:val="00CB680B"/>
    <w:rsid w:val="00CC08A3"/>
    <w:rsid w:val="00CC2A63"/>
    <w:rsid w:val="00CC5D90"/>
    <w:rsid w:val="00CC6BBF"/>
    <w:rsid w:val="00CC70FC"/>
    <w:rsid w:val="00CC71BD"/>
    <w:rsid w:val="00CD094A"/>
    <w:rsid w:val="00CD0A28"/>
    <w:rsid w:val="00CD16FC"/>
    <w:rsid w:val="00CD308D"/>
    <w:rsid w:val="00CD380D"/>
    <w:rsid w:val="00CE3673"/>
    <w:rsid w:val="00CE5D1A"/>
    <w:rsid w:val="00CE5ED3"/>
    <w:rsid w:val="00CE65CF"/>
    <w:rsid w:val="00CF10C2"/>
    <w:rsid w:val="00CF33F7"/>
    <w:rsid w:val="00CF3E8E"/>
    <w:rsid w:val="00D001F7"/>
    <w:rsid w:val="00D0060D"/>
    <w:rsid w:val="00D010C8"/>
    <w:rsid w:val="00D01209"/>
    <w:rsid w:val="00D01EE5"/>
    <w:rsid w:val="00D0264B"/>
    <w:rsid w:val="00D11F38"/>
    <w:rsid w:val="00D124A2"/>
    <w:rsid w:val="00D14677"/>
    <w:rsid w:val="00D15B8E"/>
    <w:rsid w:val="00D17EFE"/>
    <w:rsid w:val="00D22A5E"/>
    <w:rsid w:val="00D249AE"/>
    <w:rsid w:val="00D25D89"/>
    <w:rsid w:val="00D27D07"/>
    <w:rsid w:val="00D31C53"/>
    <w:rsid w:val="00D32051"/>
    <w:rsid w:val="00D359B2"/>
    <w:rsid w:val="00D40EF3"/>
    <w:rsid w:val="00D41220"/>
    <w:rsid w:val="00D41BD9"/>
    <w:rsid w:val="00D4279D"/>
    <w:rsid w:val="00D436FE"/>
    <w:rsid w:val="00D44C7B"/>
    <w:rsid w:val="00D44E52"/>
    <w:rsid w:val="00D4535D"/>
    <w:rsid w:val="00D46A70"/>
    <w:rsid w:val="00D46C7F"/>
    <w:rsid w:val="00D4770C"/>
    <w:rsid w:val="00D50A42"/>
    <w:rsid w:val="00D532AF"/>
    <w:rsid w:val="00D53B2F"/>
    <w:rsid w:val="00D53E2B"/>
    <w:rsid w:val="00D576F0"/>
    <w:rsid w:val="00D601D5"/>
    <w:rsid w:val="00D61BDD"/>
    <w:rsid w:val="00D64C90"/>
    <w:rsid w:val="00D65EB6"/>
    <w:rsid w:val="00D67F1F"/>
    <w:rsid w:val="00D70B7C"/>
    <w:rsid w:val="00D71B26"/>
    <w:rsid w:val="00D72776"/>
    <w:rsid w:val="00D73741"/>
    <w:rsid w:val="00D74C42"/>
    <w:rsid w:val="00D7613C"/>
    <w:rsid w:val="00D8141A"/>
    <w:rsid w:val="00D81E14"/>
    <w:rsid w:val="00D82A6C"/>
    <w:rsid w:val="00D8478C"/>
    <w:rsid w:val="00D854E3"/>
    <w:rsid w:val="00D93F4A"/>
    <w:rsid w:val="00D95356"/>
    <w:rsid w:val="00DA1141"/>
    <w:rsid w:val="00DA2138"/>
    <w:rsid w:val="00DA255C"/>
    <w:rsid w:val="00DA3168"/>
    <w:rsid w:val="00DB23D7"/>
    <w:rsid w:val="00DB28D3"/>
    <w:rsid w:val="00DB2D54"/>
    <w:rsid w:val="00DB3105"/>
    <w:rsid w:val="00DB3184"/>
    <w:rsid w:val="00DB33F8"/>
    <w:rsid w:val="00DB5833"/>
    <w:rsid w:val="00DC1165"/>
    <w:rsid w:val="00DC3B9A"/>
    <w:rsid w:val="00DC451B"/>
    <w:rsid w:val="00DC5D5E"/>
    <w:rsid w:val="00DC64DF"/>
    <w:rsid w:val="00DD3CB0"/>
    <w:rsid w:val="00DD3F7D"/>
    <w:rsid w:val="00DD5082"/>
    <w:rsid w:val="00DD5E82"/>
    <w:rsid w:val="00DD78B3"/>
    <w:rsid w:val="00DE17D6"/>
    <w:rsid w:val="00DE1C8B"/>
    <w:rsid w:val="00DE280C"/>
    <w:rsid w:val="00DE36D5"/>
    <w:rsid w:val="00DE465D"/>
    <w:rsid w:val="00DE49BA"/>
    <w:rsid w:val="00DF0089"/>
    <w:rsid w:val="00DF2C43"/>
    <w:rsid w:val="00DF670E"/>
    <w:rsid w:val="00DF6EE3"/>
    <w:rsid w:val="00DF78A7"/>
    <w:rsid w:val="00E01455"/>
    <w:rsid w:val="00E06B15"/>
    <w:rsid w:val="00E11953"/>
    <w:rsid w:val="00E11E66"/>
    <w:rsid w:val="00E1208F"/>
    <w:rsid w:val="00E12191"/>
    <w:rsid w:val="00E1347E"/>
    <w:rsid w:val="00E16542"/>
    <w:rsid w:val="00E22146"/>
    <w:rsid w:val="00E237A7"/>
    <w:rsid w:val="00E26407"/>
    <w:rsid w:val="00E26F02"/>
    <w:rsid w:val="00E277E3"/>
    <w:rsid w:val="00E31DFE"/>
    <w:rsid w:val="00E33EF1"/>
    <w:rsid w:val="00E352B4"/>
    <w:rsid w:val="00E40F17"/>
    <w:rsid w:val="00E4379A"/>
    <w:rsid w:val="00E4469D"/>
    <w:rsid w:val="00E50F1B"/>
    <w:rsid w:val="00E52F6C"/>
    <w:rsid w:val="00E57331"/>
    <w:rsid w:val="00E6224A"/>
    <w:rsid w:val="00E6306E"/>
    <w:rsid w:val="00E7399D"/>
    <w:rsid w:val="00E74F47"/>
    <w:rsid w:val="00E7665A"/>
    <w:rsid w:val="00E773F9"/>
    <w:rsid w:val="00E80AD3"/>
    <w:rsid w:val="00E83A32"/>
    <w:rsid w:val="00E87948"/>
    <w:rsid w:val="00E91152"/>
    <w:rsid w:val="00E917AD"/>
    <w:rsid w:val="00E92B93"/>
    <w:rsid w:val="00E95286"/>
    <w:rsid w:val="00E9599C"/>
    <w:rsid w:val="00EA45A9"/>
    <w:rsid w:val="00EB0D10"/>
    <w:rsid w:val="00EB3C1C"/>
    <w:rsid w:val="00EB4112"/>
    <w:rsid w:val="00EB48DF"/>
    <w:rsid w:val="00EB52B5"/>
    <w:rsid w:val="00EB535A"/>
    <w:rsid w:val="00EC093D"/>
    <w:rsid w:val="00EC38EB"/>
    <w:rsid w:val="00ED2D9F"/>
    <w:rsid w:val="00ED4F42"/>
    <w:rsid w:val="00ED52E5"/>
    <w:rsid w:val="00EE095A"/>
    <w:rsid w:val="00EE25F5"/>
    <w:rsid w:val="00EF0E4E"/>
    <w:rsid w:val="00EF191C"/>
    <w:rsid w:val="00EF5669"/>
    <w:rsid w:val="00EF6DCA"/>
    <w:rsid w:val="00F000D2"/>
    <w:rsid w:val="00F02255"/>
    <w:rsid w:val="00F066A4"/>
    <w:rsid w:val="00F07777"/>
    <w:rsid w:val="00F170BD"/>
    <w:rsid w:val="00F22F68"/>
    <w:rsid w:val="00F23870"/>
    <w:rsid w:val="00F24AD3"/>
    <w:rsid w:val="00F2632F"/>
    <w:rsid w:val="00F26B59"/>
    <w:rsid w:val="00F302CF"/>
    <w:rsid w:val="00F31BE1"/>
    <w:rsid w:val="00F33B72"/>
    <w:rsid w:val="00F37DD0"/>
    <w:rsid w:val="00F43166"/>
    <w:rsid w:val="00F44E56"/>
    <w:rsid w:val="00F46430"/>
    <w:rsid w:val="00F513A0"/>
    <w:rsid w:val="00F51E0F"/>
    <w:rsid w:val="00F5303A"/>
    <w:rsid w:val="00F5654D"/>
    <w:rsid w:val="00F61A22"/>
    <w:rsid w:val="00F61EA3"/>
    <w:rsid w:val="00F62777"/>
    <w:rsid w:val="00F62C1F"/>
    <w:rsid w:val="00F63B73"/>
    <w:rsid w:val="00F64372"/>
    <w:rsid w:val="00F67BAB"/>
    <w:rsid w:val="00F720D3"/>
    <w:rsid w:val="00F745F5"/>
    <w:rsid w:val="00F7567A"/>
    <w:rsid w:val="00F80690"/>
    <w:rsid w:val="00F83152"/>
    <w:rsid w:val="00F83F2B"/>
    <w:rsid w:val="00F86E06"/>
    <w:rsid w:val="00F91AEC"/>
    <w:rsid w:val="00F91CD3"/>
    <w:rsid w:val="00FA21A9"/>
    <w:rsid w:val="00FA26C8"/>
    <w:rsid w:val="00FA36A6"/>
    <w:rsid w:val="00FA5F67"/>
    <w:rsid w:val="00FA7DC1"/>
    <w:rsid w:val="00FB09A9"/>
    <w:rsid w:val="00FB3DEB"/>
    <w:rsid w:val="00FC02BD"/>
    <w:rsid w:val="00FC2B39"/>
    <w:rsid w:val="00FC597B"/>
    <w:rsid w:val="00FC6D28"/>
    <w:rsid w:val="00FD1B99"/>
    <w:rsid w:val="00FD2BD9"/>
    <w:rsid w:val="00FD42C5"/>
    <w:rsid w:val="00FD52C9"/>
    <w:rsid w:val="00FD5A74"/>
    <w:rsid w:val="00FD75D0"/>
    <w:rsid w:val="00FE1078"/>
    <w:rsid w:val="00FE13D3"/>
    <w:rsid w:val="00FE2648"/>
    <w:rsid w:val="00FE55C1"/>
    <w:rsid w:val="00FF67FF"/>
    <w:rsid w:val="00FF68A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4566BB"/>
  <w15:chartTrackingRefBased/>
  <w15:docId w15:val="{FCC92C08-27AD-4E51-9EF6-AB0E4219B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01F0"/>
    <w:pPr>
      <w:spacing w:after="200" w:line="276" w:lineRule="auto"/>
    </w:pPr>
    <w:rPr>
      <w:rFonts w:eastAsiaTheme="minorEastAsia"/>
      <w:sz w:val="24"/>
      <w:lang w:eastAsia="da-DK"/>
    </w:rPr>
  </w:style>
  <w:style w:type="paragraph" w:styleId="Heading1">
    <w:name w:val="heading 1"/>
    <w:basedOn w:val="Normal"/>
    <w:next w:val="Normal"/>
    <w:link w:val="Heading1Char"/>
    <w:uiPriority w:val="9"/>
    <w:qFormat/>
    <w:rsid w:val="0028380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11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28F5"/>
    <w:pPr>
      <w:spacing w:after="0" w:line="240" w:lineRule="auto"/>
    </w:pPr>
    <w:rPr>
      <w:rFonts w:eastAsiaTheme="minorEastAsia"/>
      <w:lang w:eastAsia="da-DK"/>
    </w:rPr>
  </w:style>
  <w:style w:type="character" w:customStyle="1" w:styleId="NoSpacingChar">
    <w:name w:val="No Spacing Char"/>
    <w:basedOn w:val="DefaultParagraphFont"/>
    <w:link w:val="NoSpacing"/>
    <w:uiPriority w:val="1"/>
    <w:rsid w:val="000C28F5"/>
    <w:rPr>
      <w:rFonts w:eastAsiaTheme="minorEastAsia"/>
      <w:lang w:eastAsia="da-DK"/>
    </w:rPr>
  </w:style>
  <w:style w:type="paragraph" w:styleId="Header">
    <w:name w:val="header"/>
    <w:basedOn w:val="Normal"/>
    <w:link w:val="HeaderChar"/>
    <w:uiPriority w:val="99"/>
    <w:unhideWhenUsed/>
    <w:rsid w:val="004A5C91"/>
    <w:pPr>
      <w:tabs>
        <w:tab w:val="center" w:pos="4819"/>
        <w:tab w:val="right" w:pos="9638"/>
      </w:tabs>
      <w:spacing w:after="0" w:line="240" w:lineRule="auto"/>
    </w:pPr>
  </w:style>
  <w:style w:type="character" w:customStyle="1" w:styleId="HeaderChar">
    <w:name w:val="Header Char"/>
    <w:basedOn w:val="DefaultParagraphFont"/>
    <w:link w:val="Header"/>
    <w:uiPriority w:val="99"/>
    <w:rsid w:val="004A5C91"/>
    <w:rPr>
      <w:rFonts w:eastAsiaTheme="minorEastAsia"/>
      <w:sz w:val="24"/>
      <w:lang w:eastAsia="da-DK"/>
    </w:rPr>
  </w:style>
  <w:style w:type="paragraph" w:styleId="Footer">
    <w:name w:val="footer"/>
    <w:basedOn w:val="Normal"/>
    <w:link w:val="FooterChar"/>
    <w:uiPriority w:val="99"/>
    <w:unhideWhenUsed/>
    <w:rsid w:val="004A5C91"/>
    <w:pPr>
      <w:tabs>
        <w:tab w:val="center" w:pos="4819"/>
        <w:tab w:val="right" w:pos="9638"/>
      </w:tabs>
      <w:spacing w:after="0" w:line="240" w:lineRule="auto"/>
    </w:pPr>
  </w:style>
  <w:style w:type="character" w:customStyle="1" w:styleId="FooterChar">
    <w:name w:val="Footer Char"/>
    <w:basedOn w:val="DefaultParagraphFont"/>
    <w:link w:val="Footer"/>
    <w:uiPriority w:val="99"/>
    <w:rsid w:val="004A5C91"/>
    <w:rPr>
      <w:rFonts w:eastAsiaTheme="minorEastAsia"/>
      <w:sz w:val="24"/>
      <w:lang w:eastAsia="da-DK"/>
    </w:rPr>
  </w:style>
  <w:style w:type="paragraph" w:styleId="Title">
    <w:name w:val="Title"/>
    <w:basedOn w:val="Normal"/>
    <w:next w:val="Normal"/>
    <w:link w:val="TitleChar"/>
    <w:uiPriority w:val="10"/>
    <w:qFormat/>
    <w:rsid w:val="009A78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78B5"/>
    <w:rPr>
      <w:rFonts w:asciiTheme="majorHAnsi" w:eastAsiaTheme="majorEastAsia" w:hAnsiTheme="majorHAnsi" w:cstheme="majorBidi"/>
      <w:spacing w:val="-10"/>
      <w:kern w:val="28"/>
      <w:sz w:val="56"/>
      <w:szCs w:val="56"/>
      <w:lang w:eastAsia="da-DK"/>
    </w:rPr>
  </w:style>
  <w:style w:type="character" w:styleId="SubtleEmphasis">
    <w:name w:val="Subtle Emphasis"/>
    <w:basedOn w:val="DefaultParagraphFont"/>
    <w:uiPriority w:val="19"/>
    <w:qFormat/>
    <w:rsid w:val="00624374"/>
    <w:rPr>
      <w:i/>
      <w:iCs/>
      <w:color w:val="404040" w:themeColor="text1" w:themeTint="BF"/>
    </w:rPr>
  </w:style>
  <w:style w:type="character" w:customStyle="1" w:styleId="Heading1Char">
    <w:name w:val="Heading 1 Char"/>
    <w:basedOn w:val="DefaultParagraphFont"/>
    <w:link w:val="Heading1"/>
    <w:uiPriority w:val="9"/>
    <w:rsid w:val="0028380A"/>
    <w:rPr>
      <w:rFonts w:asciiTheme="majorHAnsi" w:eastAsiaTheme="majorEastAsia" w:hAnsiTheme="majorHAnsi" w:cstheme="majorBidi"/>
      <w:color w:val="2F5496" w:themeColor="accent1" w:themeShade="BF"/>
      <w:sz w:val="32"/>
      <w:szCs w:val="32"/>
      <w:lang w:eastAsia="da-DK"/>
    </w:rPr>
  </w:style>
  <w:style w:type="paragraph" w:styleId="Subtitle">
    <w:name w:val="Subtitle"/>
    <w:basedOn w:val="Normal"/>
    <w:next w:val="Normal"/>
    <w:link w:val="SubtitleChar"/>
    <w:uiPriority w:val="11"/>
    <w:qFormat/>
    <w:rsid w:val="00D72776"/>
    <w:pPr>
      <w:numPr>
        <w:ilvl w:val="1"/>
      </w:numPr>
      <w:spacing w:after="160"/>
    </w:pPr>
    <w:rPr>
      <w:color w:val="5A5A5A" w:themeColor="text1" w:themeTint="A5"/>
      <w:spacing w:val="15"/>
      <w:sz w:val="22"/>
    </w:rPr>
  </w:style>
  <w:style w:type="character" w:customStyle="1" w:styleId="SubtitleChar">
    <w:name w:val="Subtitle Char"/>
    <w:basedOn w:val="DefaultParagraphFont"/>
    <w:link w:val="Subtitle"/>
    <w:uiPriority w:val="11"/>
    <w:rsid w:val="00D72776"/>
    <w:rPr>
      <w:rFonts w:eastAsiaTheme="minorEastAsia"/>
      <w:color w:val="5A5A5A" w:themeColor="text1" w:themeTint="A5"/>
      <w:spacing w:val="15"/>
      <w:lang w:eastAsia="da-DK"/>
    </w:rPr>
  </w:style>
  <w:style w:type="paragraph" w:styleId="FootnoteText">
    <w:name w:val="footnote text"/>
    <w:basedOn w:val="Normal"/>
    <w:link w:val="FootnoteTextChar"/>
    <w:uiPriority w:val="99"/>
    <w:unhideWhenUsed/>
    <w:rsid w:val="00D72776"/>
    <w:pPr>
      <w:spacing w:after="0" w:line="240" w:lineRule="auto"/>
    </w:pPr>
    <w:rPr>
      <w:sz w:val="20"/>
      <w:szCs w:val="20"/>
    </w:rPr>
  </w:style>
  <w:style w:type="character" w:customStyle="1" w:styleId="FootnoteTextChar">
    <w:name w:val="Footnote Text Char"/>
    <w:basedOn w:val="DefaultParagraphFont"/>
    <w:link w:val="FootnoteText"/>
    <w:uiPriority w:val="99"/>
    <w:rsid w:val="00D72776"/>
    <w:rPr>
      <w:rFonts w:eastAsiaTheme="minorEastAsia"/>
      <w:sz w:val="20"/>
      <w:szCs w:val="20"/>
      <w:lang w:eastAsia="da-DK"/>
    </w:rPr>
  </w:style>
  <w:style w:type="character" w:styleId="FootnoteReference">
    <w:name w:val="footnote reference"/>
    <w:basedOn w:val="DefaultParagraphFont"/>
    <w:uiPriority w:val="99"/>
    <w:semiHidden/>
    <w:unhideWhenUsed/>
    <w:rsid w:val="00D72776"/>
    <w:rPr>
      <w:vertAlign w:val="superscript"/>
    </w:rPr>
  </w:style>
  <w:style w:type="character" w:customStyle="1" w:styleId="Heading2Char">
    <w:name w:val="Heading 2 Char"/>
    <w:basedOn w:val="DefaultParagraphFont"/>
    <w:link w:val="Heading2"/>
    <w:uiPriority w:val="9"/>
    <w:rsid w:val="00DA1141"/>
    <w:rPr>
      <w:rFonts w:asciiTheme="majorHAnsi" w:eastAsiaTheme="majorEastAsia" w:hAnsiTheme="majorHAnsi" w:cstheme="majorBidi"/>
      <w:color w:val="2F5496" w:themeColor="accent1" w:themeShade="BF"/>
      <w:sz w:val="26"/>
      <w:szCs w:val="26"/>
      <w:lang w:eastAsia="da-DK"/>
    </w:rPr>
  </w:style>
  <w:style w:type="paragraph" w:styleId="TOCHeading">
    <w:name w:val="TOC Heading"/>
    <w:basedOn w:val="Heading1"/>
    <w:next w:val="Normal"/>
    <w:uiPriority w:val="39"/>
    <w:unhideWhenUsed/>
    <w:qFormat/>
    <w:rsid w:val="00DA1141"/>
    <w:pPr>
      <w:spacing w:line="259" w:lineRule="auto"/>
      <w:outlineLvl w:val="9"/>
    </w:pPr>
  </w:style>
  <w:style w:type="paragraph" w:styleId="TOC1">
    <w:name w:val="toc 1"/>
    <w:basedOn w:val="Normal"/>
    <w:next w:val="Normal"/>
    <w:autoRedefine/>
    <w:uiPriority w:val="39"/>
    <w:unhideWhenUsed/>
    <w:rsid w:val="00DA1141"/>
    <w:pPr>
      <w:spacing w:after="100"/>
    </w:pPr>
  </w:style>
  <w:style w:type="character" w:styleId="Hyperlink">
    <w:name w:val="Hyperlink"/>
    <w:basedOn w:val="DefaultParagraphFont"/>
    <w:uiPriority w:val="99"/>
    <w:unhideWhenUsed/>
    <w:rsid w:val="00DA1141"/>
    <w:rPr>
      <w:color w:val="0563C1" w:themeColor="hyperlink"/>
      <w:u w:val="single"/>
    </w:rPr>
  </w:style>
  <w:style w:type="paragraph" w:styleId="TOC2">
    <w:name w:val="toc 2"/>
    <w:basedOn w:val="Normal"/>
    <w:next w:val="Normal"/>
    <w:autoRedefine/>
    <w:uiPriority w:val="39"/>
    <w:unhideWhenUsed/>
    <w:rsid w:val="00E6306E"/>
    <w:pPr>
      <w:spacing w:after="100"/>
      <w:ind w:left="240"/>
    </w:pPr>
  </w:style>
  <w:style w:type="paragraph" w:styleId="TableofFigures">
    <w:name w:val="table of figures"/>
    <w:basedOn w:val="Normal"/>
    <w:next w:val="Normal"/>
    <w:uiPriority w:val="99"/>
    <w:semiHidden/>
    <w:unhideWhenUsed/>
    <w:rsid w:val="00045B7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6DA0C716C5B4BFAAF81D67461BF67BB"/>
        <w:category>
          <w:name w:val="Generelt"/>
          <w:gallery w:val="placeholder"/>
        </w:category>
        <w:types>
          <w:type w:val="bbPlcHdr"/>
        </w:types>
        <w:behaviors>
          <w:behavior w:val="content"/>
        </w:behaviors>
        <w:guid w:val="{58BBEE12-E0A6-4E4A-844E-4C85168BE433}"/>
      </w:docPartPr>
      <w:docPartBody>
        <w:p w:rsidR="00510F6D" w:rsidRDefault="00365939" w:rsidP="00365939">
          <w:pPr>
            <w:pStyle w:val="46DA0C716C5B4BFAAF81D67461BF67BB"/>
          </w:pPr>
          <w:r>
            <w:rPr>
              <w:color w:val="2F5496" w:themeColor="accent1" w:themeShade="BF"/>
              <w:sz w:val="24"/>
              <w:szCs w:val="24"/>
            </w:rPr>
            <w:t>[Firmanavn]</w:t>
          </w:r>
        </w:p>
      </w:docPartBody>
    </w:docPart>
    <w:docPart>
      <w:docPartPr>
        <w:name w:val="DDB17E03F8014276A997439B9B4A9D21"/>
        <w:category>
          <w:name w:val="Generelt"/>
          <w:gallery w:val="placeholder"/>
        </w:category>
        <w:types>
          <w:type w:val="bbPlcHdr"/>
        </w:types>
        <w:behaviors>
          <w:behavior w:val="content"/>
        </w:behaviors>
        <w:guid w:val="{7613312C-ECB2-468D-B195-0D41E17A6D2E}"/>
      </w:docPartPr>
      <w:docPartBody>
        <w:p w:rsidR="00510F6D" w:rsidRDefault="00365939" w:rsidP="00365939">
          <w:pPr>
            <w:pStyle w:val="DDB17E03F8014276A997439B9B4A9D21"/>
          </w:pPr>
          <w:r>
            <w:rPr>
              <w:rFonts w:asciiTheme="majorHAnsi" w:eastAsiaTheme="majorEastAsia" w:hAnsiTheme="majorHAnsi" w:cstheme="majorBidi"/>
              <w:color w:val="4472C4" w:themeColor="accent1"/>
              <w:sz w:val="88"/>
              <w:szCs w:val="88"/>
            </w:rPr>
            <w:t>[Dokumenttitel]</w:t>
          </w:r>
        </w:p>
      </w:docPartBody>
    </w:docPart>
    <w:docPart>
      <w:docPartPr>
        <w:name w:val="12004E6C9A3D4653848C16D8B71619D4"/>
        <w:category>
          <w:name w:val="Generelt"/>
          <w:gallery w:val="placeholder"/>
        </w:category>
        <w:types>
          <w:type w:val="bbPlcHdr"/>
        </w:types>
        <w:behaviors>
          <w:behavior w:val="content"/>
        </w:behaviors>
        <w:guid w:val="{800C5992-B310-47B0-9A02-20A2BD801721}"/>
      </w:docPartPr>
      <w:docPartBody>
        <w:p w:rsidR="00510F6D" w:rsidRDefault="00365939" w:rsidP="00365939">
          <w:pPr>
            <w:pStyle w:val="12004E6C9A3D4653848C16D8B71619D4"/>
          </w:pPr>
          <w:r>
            <w:rPr>
              <w:color w:val="2F5496" w:themeColor="accent1" w:themeShade="BF"/>
              <w:sz w:val="24"/>
              <w:szCs w:val="24"/>
            </w:rPr>
            <w:t>[Dokumentets undertitel]</w:t>
          </w:r>
        </w:p>
      </w:docPartBody>
    </w:docPart>
    <w:docPart>
      <w:docPartPr>
        <w:name w:val="1B64FBFFD7F74780A668B6A240494480"/>
        <w:category>
          <w:name w:val="Generelt"/>
          <w:gallery w:val="placeholder"/>
        </w:category>
        <w:types>
          <w:type w:val="bbPlcHdr"/>
        </w:types>
        <w:behaviors>
          <w:behavior w:val="content"/>
        </w:behaviors>
        <w:guid w:val="{A82DB58A-74DC-4505-875B-093F43921403}"/>
      </w:docPartPr>
      <w:docPartBody>
        <w:p w:rsidR="00510F6D" w:rsidRDefault="00365939" w:rsidP="00365939">
          <w:pPr>
            <w:pStyle w:val="1B64FBFFD7F74780A668B6A240494480"/>
          </w:pPr>
          <w:r>
            <w:rPr>
              <w:color w:val="4472C4" w:themeColor="accent1"/>
              <w:sz w:val="28"/>
              <w:szCs w:val="28"/>
            </w:rPr>
            <w:t>[Forfatterens navn]</w:t>
          </w:r>
        </w:p>
      </w:docPartBody>
    </w:docPart>
    <w:docPart>
      <w:docPartPr>
        <w:name w:val="ADD8706AF20642DC97ADA3E46C355153"/>
        <w:category>
          <w:name w:val="Generelt"/>
          <w:gallery w:val="placeholder"/>
        </w:category>
        <w:types>
          <w:type w:val="bbPlcHdr"/>
        </w:types>
        <w:behaviors>
          <w:behavior w:val="content"/>
        </w:behaviors>
        <w:guid w:val="{1EC33B5B-8222-4685-8C31-C782FB956E49}"/>
      </w:docPartPr>
      <w:docPartBody>
        <w:p w:rsidR="00510F6D" w:rsidRDefault="00365939" w:rsidP="00365939">
          <w:pPr>
            <w:pStyle w:val="ADD8706AF20642DC97ADA3E46C355153"/>
          </w:pPr>
          <w:r>
            <w:rPr>
              <w:color w:val="4472C4" w:themeColor="accent1"/>
              <w:sz w:val="28"/>
              <w:szCs w:val="28"/>
            </w:rPr>
            <w:t>[Da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5939"/>
    <w:rsid w:val="00051A1A"/>
    <w:rsid w:val="000D4021"/>
    <w:rsid w:val="001F44C8"/>
    <w:rsid w:val="002B0428"/>
    <w:rsid w:val="00365939"/>
    <w:rsid w:val="00510F6D"/>
    <w:rsid w:val="00936B28"/>
    <w:rsid w:val="00A07287"/>
    <w:rsid w:val="00CA08CE"/>
    <w:rsid w:val="00CA40A4"/>
    <w:rsid w:val="00DA13F6"/>
    <w:rsid w:val="00FD3D7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6DA0C716C5B4BFAAF81D67461BF67BB">
    <w:name w:val="46DA0C716C5B4BFAAF81D67461BF67BB"/>
    <w:rsid w:val="00365939"/>
  </w:style>
  <w:style w:type="paragraph" w:customStyle="1" w:styleId="DDB17E03F8014276A997439B9B4A9D21">
    <w:name w:val="DDB17E03F8014276A997439B9B4A9D21"/>
    <w:rsid w:val="00365939"/>
  </w:style>
  <w:style w:type="paragraph" w:customStyle="1" w:styleId="12004E6C9A3D4653848C16D8B71619D4">
    <w:name w:val="12004E6C9A3D4653848C16D8B71619D4"/>
    <w:rsid w:val="00365939"/>
  </w:style>
  <w:style w:type="paragraph" w:customStyle="1" w:styleId="1B64FBFFD7F74780A668B6A240494480">
    <w:name w:val="1B64FBFFD7F74780A668B6A240494480"/>
    <w:rsid w:val="00365939"/>
  </w:style>
  <w:style w:type="paragraph" w:customStyle="1" w:styleId="ADD8706AF20642DC97ADA3E46C355153">
    <w:name w:val="ADD8706AF20642DC97ADA3E46C355153"/>
    <w:rsid w:val="0036593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9-09-23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E80C1572CBE794D8394789BE0231270" ma:contentTypeVersion="12" ma:contentTypeDescription="Create a new document." ma:contentTypeScope="" ma:versionID="36a9ceb5875ecb0dd2f3cd1152523129">
  <xsd:schema xmlns:xsd="http://www.w3.org/2001/XMLSchema" xmlns:xs="http://www.w3.org/2001/XMLSchema" xmlns:p="http://schemas.microsoft.com/office/2006/metadata/properties" xmlns:ns2="13e91371-0eaf-4cb2-aaf2-b9754fd47d36" xmlns:ns3="21b2c357-cdf1-46c7-8451-af2f0669e057" targetNamespace="http://schemas.microsoft.com/office/2006/metadata/properties" ma:root="true" ma:fieldsID="897c2b8ffbd397ab49dabc5d1e06c301" ns2:_="" ns3:_="">
    <xsd:import namespace="13e91371-0eaf-4cb2-aaf2-b9754fd47d36"/>
    <xsd:import namespace="21b2c357-cdf1-46c7-8451-af2f0669e057"/>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e91371-0eaf-4cb2-aaf2-b9754fd47d3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1b2c357-cdf1-46c7-8451-af2f0669e057"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2DCBF2D-3739-4EEA-A182-9E713B136EB0}">
  <ds:schemaRefs>
    <ds:schemaRef ds:uri="http://schemas.microsoft.com/sharepoint/v3/contenttype/forms"/>
  </ds:schemaRefs>
</ds:datastoreItem>
</file>

<file path=customXml/itemProps3.xml><?xml version="1.0" encoding="utf-8"?>
<ds:datastoreItem xmlns:ds="http://schemas.openxmlformats.org/officeDocument/2006/customXml" ds:itemID="{9349A970-5549-45CF-8A58-3ED3B02F25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e91371-0eaf-4cb2-aaf2-b9754fd47d36"/>
    <ds:schemaRef ds:uri="21b2c357-cdf1-46c7-8451-af2f0669e05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78B5C7E-A11A-4DB2-B861-6ACD540B723D}">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23C8697E-CB68-41DE-9055-D2091B1707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5</Pages>
  <Words>557</Words>
  <Characters>3399</Characters>
  <Application>Microsoft Office Word</Application>
  <DocSecurity>0</DocSecurity>
  <Lines>28</Lines>
  <Paragraphs>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xample-Frontpage with title</vt:lpstr>
      <vt:lpstr>Forside med titel</vt:lpstr>
    </vt:vector>
  </TitlesOfParts>
  <Company>UCN, University College of Northern Denmark                                                                        IT-Programme                                                                                                                           AP Degree in Computer Science                                                                                                 &lt;&lt;class&gt;&gt;</Company>
  <LinksUpToDate>false</LinksUpToDate>
  <CharactersWithSpaces>3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ample-Frontpage with title</dc:title>
  <dc:subject>Example of front page for a report and two examples of title page – can be used at your leisure</dc:subject>
  <dc:creator>(&lt;&lt;Participant1&gt;&gt;, &lt;&lt;Participant2&gt;&gt;, &lt;&lt;Participant…&gt;&gt;, &lt;&lt;Participantn&gt;&gt;)</dc:creator>
  <cp:keywords/>
  <dc:description/>
  <cp:lastModifiedBy>Dimitrios Kondylis</cp:lastModifiedBy>
  <cp:revision>39</cp:revision>
  <dcterms:created xsi:type="dcterms:W3CDTF">2018-12-10T09:11:00Z</dcterms:created>
  <dcterms:modified xsi:type="dcterms:W3CDTF">2022-02-04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6c8e3a2d-e23c-3776-824d-de9d9a4dd03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BE80C1572CBE794D8394789BE0231270</vt:lpwstr>
  </property>
</Properties>
</file>